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7D6ECDD2" w:rsidR="00FF30DF" w:rsidRPr="00190CE7" w:rsidRDefault="00FF30DF" w:rsidP="00FF30DF">
      <w:r w:rsidRPr="00FF30DF">
        <w:rPr>
          <w:b/>
          <w:bCs/>
        </w:rPr>
        <w:t>Abstract:</w:t>
      </w:r>
      <w:r>
        <w:rPr>
          <w:b/>
          <w:bCs/>
        </w:rPr>
        <w:t xml:space="preserve"> </w:t>
      </w:r>
      <w:r w:rsidR="00190CE7">
        <w:rPr>
          <w:bCs/>
        </w:rPr>
        <w:t xml:space="preserve">With recent developments in </w:t>
      </w:r>
      <w:r w:rsidR="0036345A">
        <w:rPr>
          <w:bCs/>
        </w:rPr>
        <w:t xml:space="preserve">recording hardware, the processing of neuronal data must keep up with the increasing volumes and complexity by capturing the intrinsic relationships between </w:t>
      </w:r>
      <w:r w:rsidR="00617BDB">
        <w:rPr>
          <w:bCs/>
        </w:rPr>
        <w:t xml:space="preserve">instances of </w:t>
      </w:r>
      <w:r w:rsidR="0036345A">
        <w:rPr>
          <w:bCs/>
        </w:rPr>
        <w:t xml:space="preserve">neuronal activity while remaining invariant to noise. </w:t>
      </w:r>
      <w:r w:rsidR="0055662E">
        <w:rPr>
          <w:bCs/>
        </w:rPr>
        <w:t xml:space="preserve">Here, we explore a suite of non-linear manifold feature extraction methods – including t-SNE, UMAP, TriMap – in an attempt to identify the most adequate method for automated spike sorting. Spike sorting is the process of </w:t>
      </w:r>
      <w:r w:rsidR="00791B55">
        <w:rPr>
          <w:bCs/>
        </w:rPr>
        <w:t>clustering</w:t>
      </w:r>
      <w:r w:rsidR="0055662E">
        <w:rPr>
          <w:bCs/>
        </w:rPr>
        <w:t xml:space="preserve"> instances of neuronal activity, called spikes, based on similarity. </w:t>
      </w:r>
      <w:r w:rsidR="000E7735">
        <w:t xml:space="preserve">By embedding high-dimensional spike shapes into low-dimensional manifolds that preserve local and global structure, we demonstrate more separable and robust clusters than those obtained via </w:t>
      </w:r>
      <w:r w:rsidR="00183AA7">
        <w:t xml:space="preserve">traditional feature extraction methods, such as </w:t>
      </w:r>
      <w:r w:rsidR="000E7735">
        <w:t xml:space="preserve">PCA. </w:t>
      </w:r>
      <w:r w:rsidR="0061583E">
        <w:t xml:space="preserve">We evaluated all feature extraction methods analyzed on 95 synthetic datasets spanning a range of cluster counts. Quantitative evaluation using clustering performance metrics (such as Adjusted Rand Index, Silhouette Score, etc.) indicate that several manifold feature extractions outperform other feature extraction methods. </w:t>
      </w:r>
      <w:r w:rsidR="001C530A">
        <w:t xml:space="preserve">Our results suggest that the embeddings obtained by non-linear manifold approaches can offer a powerful high-precision option in the spike sorting of the next-generation </w:t>
      </w:r>
      <w:r w:rsidR="00463C38">
        <w:t xml:space="preserve">of </w:t>
      </w:r>
      <w:r w:rsidR="001C530A">
        <w:t>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5CDDBC09"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DA4D8E">
        <w:instrText xml:space="preserve"> ADDIN ZOTERO_ITEM CSL_CITATION {"citationID":"oRCNRuqP","properties":{"formattedCitation":"(1)","plainCitation":"(1)","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DA4D8E">
        <w:instrText xml:space="preserve"> ADDIN ZOTERO_ITEM CSL_CITATION {"citationID":"kI0QIKvb","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w:t>
      </w:r>
      <w:r w:rsidR="007507A1">
        <w:lastRenderedPageBreak/>
        <w:t>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DA4D8E">
        <w:instrText xml:space="preserve"> ADDIN ZOTERO_ITEM CSL_CITATION {"citationID":"WmLU3kI3","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DA4D8E">
        <w:instrText xml:space="preserve"> ADDIN ZOTERO_ITEM CSL_CITATION {"citationID":"7uUbmY3v","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DA4D8E">
        <w:instrText xml:space="preserve"> ADDIN ZOTERO_ITEM CSL_CITATION {"citationID":"tgtsBf4B","properties":{"formattedCitation":"(4)","plainCitation":"(4)","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3710442D"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DA4D8E">
        <w:instrText xml:space="preserve"> ADDIN ZOTERO_ITEM CSL_CITATION {"citationID":"J0VJiLMd","properties":{"formattedCitation":"(2)","plainCitation":"(2)","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s a pipeline of four sequantial</w:t>
      </w:r>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DA4D8E">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7062029A"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DC69FF">
        <w:fldChar w:fldCharType="begin"/>
      </w:r>
      <w:r w:rsidR="00E94CE1">
        <w:instrText xml:space="preserve"> ADDIN ZOTERO_ITEM CSL_CITATION {"citationID":"FlzLhMzz","properties":{"formattedCitation":"(6,7)","plainCitation":"(6,7)","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DC69FF">
        <w:fldChar w:fldCharType="separate"/>
      </w:r>
      <w:r w:rsidR="00E94CE1" w:rsidRPr="00E94CE1">
        <w:t>(6,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DA4D8E">
        <w:instrText xml:space="preserve"> ADDIN ZOTERO_ITEM CSL_CITATION {"citationID":"4SLejONZ","properties":{"formattedCitation":"(8)","plainCitation":"(8)","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DA4D8E">
        <w:instrText xml:space="preserve"> ADDIN ZOTERO_ITEM CSL_CITATION {"citationID":"4mfnpbi9","properties":{"formattedCitation":"(9)","plainCitation":"(9)","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DA4D8E">
        <w:instrText xml:space="preserve"> ADDIN ZOTERO_ITEM CSL_CITATION {"citationID":"1I887GHm","properties":{"formattedCitation":"(4,10)","plainCitation":"(4,10)","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probabilistics models were created that were able to leverage the entire spike waveform </w:t>
      </w:r>
      <w:r w:rsidR="003E78C4">
        <w:fldChar w:fldCharType="begin"/>
      </w:r>
      <w:r w:rsidR="00DA4D8E">
        <w:instrText xml:space="preserve"> ADDIN ZOTERO_ITEM CSL_CITATION {"citationID":"IXBUoJKI","properties":{"formattedCitation":"(11)","plainCitation":"(11)","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DA4D8E">
        <w:instrText xml:space="preserve"> ADDIN ZOTERO_ITEM CSL_CITATION {"citationID":"nAVfSeB5","properties":{"formattedCitation":"(12)","plainCitation":"(12)","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DA4D8E">
        <w:instrText xml:space="preserve"> ADDIN ZOTERO_ITEM CSL_CITATION {"citationID":"xdvOPIMo","properties":{"formattedCitation":"(13)","plainCitation":"(13)","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depedent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08407BF1" w:rsidR="003E78C4" w:rsidRDefault="00F84147" w:rsidP="00284D80">
      <w:pPr>
        <w:spacing w:after="0"/>
      </w:pPr>
      <w:r>
        <w:t>A common approach taken lately is template matching</w:t>
      </w:r>
      <w:r w:rsidR="004164DA">
        <w:t xml:space="preserve"> </w:t>
      </w:r>
      <w:r w:rsidR="004164DA">
        <w:fldChar w:fldCharType="begin"/>
      </w:r>
      <w:r w:rsidR="00DA4D8E">
        <w:instrText xml:space="preserve"> ADDIN ZOTERO_ITEM CSL_CITATION {"citationID":"KmkUq83m","properties":{"formattedCitation":"(14)","plainCitation":"(14)","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detetion, feature extraction and even clustering in the </w:t>
      </w:r>
      <w:r w:rsidR="007E1FB4">
        <w:lastRenderedPageBreak/>
        <w:t xml:space="preserve">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DA4D8E">
        <w:instrText xml:space="preserve"> ADDIN ZOTERO_ITEM CSL_CITATION {"citationID":"QNb5UfHi","properties":{"formattedCitation":"(15)","plainCitation":"(15)","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30B6C861"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DA4D8E">
        <w:instrText xml:space="preserve"> ADDIN ZOTERO_ITEM CSL_CITATION {"citationID":"SxrGb9x3","properties":{"formattedCitation":"(16,17)","plainCitation":"(16,17)","noteIndex":0},"citationItems":[{"id":"fHLkM7it/FzMTCCRH","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DA4D8E">
        <w:instrText xml:space="preserve"> ADDIN ZOTERO_ITEM CSL_CITATION {"citationID":"ZQb6V8Ie","properties":{"formattedCitation":"(2,5)","plainCitation":"(2,5)","noteIndex":0},"citationItems":[{"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70510CB9" w:rsidR="00105759" w:rsidRDefault="00AC44D9" w:rsidP="00105759">
      <w:pPr>
        <w:spacing w:after="0"/>
      </w:pPr>
      <w:r>
        <w:t>The classical te</w:t>
      </w:r>
      <w:r w:rsidR="00F22F92">
        <w:t>ch</w:t>
      </w:r>
      <w:r>
        <w:t>niques for dimensinality reduction, such as PCA and MDS, are computationally eficient and perfectly able to find the structure of linear spaces</w:t>
      </w:r>
      <w:r w:rsidR="002E6615">
        <w:t xml:space="preserve"> </w:t>
      </w:r>
      <w:r w:rsidR="002E6615">
        <w:fldChar w:fldCharType="begin"/>
      </w:r>
      <w:r w:rsidR="00DA4D8E">
        <w:instrText xml:space="preserve"> ADDIN ZOTERO_ITEM CSL_CITATION {"citationID":"8q5j9DZr","properties":{"formattedCitation":"(18)","plainCitation":"(18)","noteIndex":0},"citationItems":[{"id":1399,"uris":["http://zotero.org/users/8619560/items/7JXSUVCU"],"itemData":{"id":1399,"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DA4D8E">
        <w:instrText xml:space="preserve"> ADDIN ZOTERO_ITEM CSL_CITATION {"citationID":"OqbjMBY7","properties":{"formattedCitation":"(19)","plainCitation":"(19)","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intristic geometry (including local neighbourshood and data topology) through their approximation of the underlying manifold, rather than relying on global linear projections such as PCA </w:t>
      </w:r>
      <w:r w:rsidR="00436D77">
        <w:fldChar w:fldCharType="begin"/>
      </w:r>
      <w:r w:rsidR="00E94CE1">
        <w:instrText xml:space="preserve"> ADDIN ZOTERO_ITEM CSL_CITATION {"citationID":"BgvYsA5o","properties":{"formattedCitation":"(20,21)","plainCitation":"(20,21)","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E94CE1" w:rsidRPr="00E94CE1">
        <w:t>(20,21)</w:t>
      </w:r>
      <w:r w:rsidR="00436D77">
        <w:fldChar w:fldCharType="end"/>
      </w:r>
      <w:r w:rsidR="00436D77">
        <w:t>.</w:t>
      </w:r>
    </w:p>
    <w:p w14:paraId="3680034C" w14:textId="77777777" w:rsidR="008E77F5" w:rsidRDefault="008E77F5" w:rsidP="00105759">
      <w:pPr>
        <w:spacing w:after="0"/>
      </w:pPr>
    </w:p>
    <w:p w14:paraId="138E8A27" w14:textId="3466D489" w:rsidR="008E77F5" w:rsidRDefault="008E77F5" w:rsidP="00105759">
      <w:pPr>
        <w:spacing w:after="0"/>
      </w:pPr>
      <w:r>
        <w:t>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embeddings that are robust to perturbations</w:t>
      </w:r>
      <w:r w:rsidR="00B0501B">
        <w:t xml:space="preserve"> </w:t>
      </w:r>
      <w:r w:rsidR="00B0501B">
        <w:fldChar w:fldCharType="begin"/>
      </w:r>
      <w:r w:rsidR="00DA4D8E">
        <w:instrText xml:space="preserve"> ADDIN ZOTERO_ITEM CSL_CITATION {"citationID":"6HZmpJRP","properties":{"formattedCitation":"(22)","plainCitation":"(22)","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neighbourhoods graps and optimisation for scalability </w:t>
      </w:r>
      <w:r w:rsidR="00B0501B">
        <w:fldChar w:fldCharType="begin"/>
      </w:r>
      <w:r w:rsidR="00DA4D8E">
        <w:instrText xml:space="preserve"> ADDIN ZOTERO_ITEM CSL_CITATION {"citationID":"TYfIiBVi","properties":{"formattedCitation":"(23,24)","plainCitation":"(23,24)","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0AFE978D" w14:textId="4B7205B0"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lastRenderedPageBreak/>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E94CE1">
        <w:instrText xml:space="preserve"> ADDIN ZOTERO_ITEM CSL_CITATION {"citationID":"gDYteSQG","properties":{"formattedCitation":"(25,26)","plainCitation":"(25,26)","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E94CE1" w:rsidRPr="00E94CE1">
        <w:t>(25,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DA4D8E">
        <w:instrText xml:space="preserve"> ADDIN ZOTERO_ITEM CSL_CITATION {"citationID":"84OEPtpq","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DA4D8E">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113EB207"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DA4D8E">
        <w:instrText xml:space="preserve"> ADDIN ZOTERO_ITEM CSL_CITATION {"citationID":"GKH8wVEn","properties":{"formattedCitation":"(27)","plainCitation":"(27)","noteIndex":0},"citationItems":[{"id":1401,"uris":["http://zotero.org/users/8619560/items/CU799GWR"],"itemData":{"id":1401,"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comparison with traditional 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TBRewritten]</w:t>
      </w:r>
    </w:p>
    <w:p w14:paraId="724972B3" w14:textId="4B8061D0"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DA4D8E">
        <w:instrText xml:space="preserve"> ADDIN ZOTERO_ITEM CSL_CITATION {"citationID":"Q9vzz3vx","properties":{"formattedCitation":"(28)","plainCitation":"(28)","noteIndex":0},"citationItems":[{"id":"fHLkM7it/3JH2ap1S","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67085C09"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E94CE1">
        <w:instrText xml:space="preserve"> ADDIN ZOTERO_ITEM CSL_CITATION {"citationID":"p6qMRhD6","properties":{"formattedCitation":"(21)","plainCitation":"(21)","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E94CE1" w:rsidRPr="00E94CE1">
        <w:t>(21)</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A6512B">
        <w:fldChar w:fldCharType="begin"/>
      </w:r>
      <w:r w:rsidR="00E94CE1">
        <w:instrText xml:space="preserve"> ADDIN ZOTERO_ITEM CSL_CITATION {"citationID":"DsBNY4ml","properties":{"formattedCitation":"(5,20)","plainCitation":"(5,20)","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A6512B">
        <w:fldChar w:fldCharType="separate"/>
      </w:r>
      <w:r w:rsidR="00E94CE1" w:rsidRPr="00E94CE1">
        <w:t>(5,20)</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DA4D8E">
        <w:instrText xml:space="preserve"> ADDIN ZOTERO_ITEM CSL_CITATION {"citationID":"R4OYvWqu","properties":{"formattedCitation":"(29)","plainCitation":"(29)","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eigendecomposition. </w:t>
      </w:r>
      <w:r w:rsidR="00427FF4">
        <w:t xml:space="preserve">Essentially, PCA rotates the coordinate system to align with maximum variance. Dimensionality reduction can be achieved by discarding components while preserving </w:t>
      </w:r>
      <w:r w:rsidR="00427FF4">
        <w:lastRenderedPageBreak/>
        <w:t>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E94CE1">
        <w:instrText xml:space="preserve"> ADDIN ZOTERO_ITEM CSL_CITATION {"citationID":"8GU3GJjY","properties":{"formattedCitation":"(30,31)","plainCitation":"(30,31)","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E94CE1" w:rsidRPr="00E94CE1">
        <w:t>(30,31)</w:t>
      </w:r>
      <w:r w:rsidR="0060420B">
        <w:fldChar w:fldCharType="end"/>
      </w:r>
      <w:r w:rsidR="00427FF4">
        <w:t xml:space="preserve">. </w:t>
      </w:r>
      <w:r w:rsidR="00D67294">
        <w:t xml:space="preserve">However, variance may not be the best approach for the separability of clusters </w:t>
      </w:r>
      <w:r w:rsidR="00D67294">
        <w:fldChar w:fldCharType="begin"/>
      </w:r>
      <w:r w:rsidR="00E94CE1">
        <w:instrText xml:space="preserve"> ADDIN ZOTERO_ITEM CSL_CITATION {"citationID":"VANEXotR","properties":{"formattedCitation":"(2,5)","plainCitation":"(2,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fHLkM7it/leJSrDA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E94CE1" w:rsidRPr="00E94CE1">
        <w:t>(2,5)</w:t>
      </w:r>
      <w:r w:rsidR="00D67294">
        <w:fldChar w:fldCharType="end"/>
      </w:r>
      <w:r w:rsidR="00D67294">
        <w:t xml:space="preserve"> as the discarded low-variance features may encode more information for separability. </w:t>
      </w:r>
    </w:p>
    <w:p w14:paraId="723580B5" w14:textId="77777777" w:rsidR="00615A9A" w:rsidRDefault="00615A9A" w:rsidP="00615A9A">
      <w:pPr>
        <w:spacing w:after="0"/>
      </w:pPr>
    </w:p>
    <w:p w14:paraId="0997892F" w14:textId="18B15CB1" w:rsidR="00615A9A" w:rsidRDefault="00615A9A" w:rsidP="00615A9A">
      <w:r w:rsidRPr="00C140F8">
        <w:t xml:space="preserve">Multidimensional Scaling </w:t>
      </w:r>
      <w:r>
        <w:t xml:space="preserve">(MDS) </w:t>
      </w:r>
      <w:r>
        <w:fldChar w:fldCharType="begin"/>
      </w:r>
      <w:r w:rsidR="00DA4D8E">
        <w:instrText xml:space="preserve"> ADDIN ZOTERO_ITEM CSL_CITATION {"citationID":"SwpZeB0x","properties":{"formattedCitation":"(32)","plainCitation":"(32)","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29585F96" w:rsidR="00392B66" w:rsidRDefault="00392B66" w:rsidP="00284D80">
      <w:pPr>
        <w:spacing w:after="0"/>
      </w:pPr>
      <w:r>
        <w:t xml:space="preserve">Independent Component Analysis </w:t>
      </w:r>
      <w:r w:rsidRPr="00C970C2">
        <w:t>(ICA)</w:t>
      </w:r>
      <w:r>
        <w:t xml:space="preserve"> </w:t>
      </w:r>
      <w:r>
        <w:fldChar w:fldCharType="begin"/>
      </w:r>
      <w:r w:rsidR="00DA4D8E">
        <w:instrText xml:space="preserve"> ADDIN ZOTERO_ITEM CSL_CITATION {"citationID":"fhLewlpC","properties":{"formattedCitation":"(33)","plainCitation":"(33)","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domain as well </w:t>
      </w:r>
      <w:r w:rsidR="003655C8">
        <w:fldChar w:fldCharType="begin"/>
      </w:r>
      <w:r w:rsidR="00E94CE1">
        <w:instrText xml:space="preserve"> ADDIN ZOTERO_ITEM CSL_CITATION {"citationID":"nRMCMSHJ","properties":{"formattedCitation":"(34,35)","plainCitation":"(34,35)","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E94CE1" w:rsidRPr="00E94CE1">
        <w:t>(34,35)</w:t>
      </w:r>
      <w:r w:rsidR="003655C8">
        <w:fldChar w:fldCharType="end"/>
      </w:r>
      <w:r w:rsidR="003655C8">
        <w:t xml:space="preserve">. </w:t>
      </w:r>
      <w:r w:rsidR="00DA3F74">
        <w:t>In constrast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Gaussianity (using measures like kurtosis or negentropy)</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unmixes the signals by finding </w:t>
      </w:r>
      <w:r w:rsidR="00126548">
        <w:t>an</w:t>
      </w:r>
      <w:r w:rsidR="00126548" w:rsidRPr="00126548">
        <w:t xml:space="preserve">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6503B1C7" w:rsidR="00615A9A" w:rsidRDefault="00615A9A" w:rsidP="00615A9A">
      <w:pPr>
        <w:spacing w:after="0"/>
      </w:pPr>
      <w:r>
        <w:t>Kernel PCA</w:t>
      </w:r>
      <w:r w:rsidR="00372641">
        <w:t xml:space="preserve"> (KPCA)</w:t>
      </w:r>
      <w:r>
        <w:t xml:space="preserve"> </w:t>
      </w:r>
      <w:r>
        <w:fldChar w:fldCharType="begin"/>
      </w:r>
      <w:r w:rsidR="00DA4D8E">
        <w:instrText xml:space="preserve"> ADDIN ZOTERO_ITEM CSL_CITATION {"citationID":"dojcLmqM","properties":{"formattedCitation":"(36)","plainCitation":"(36)","noteIndex":0},"citationItems":[{"id":1384,"uris":["http://zotero.org/users/8619560/items/384PN4W3"],"itemData":{"id":1384,"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0C24AB73" w:rsidR="00230B75" w:rsidRPr="00230B75" w:rsidRDefault="00230B75" w:rsidP="00230B75">
      <w:r>
        <w:t xml:space="preserve">A non-metric version of </w:t>
      </w:r>
      <w:r w:rsidRPr="00C140F8">
        <w:t xml:space="preserve">Multidimensional Scaling </w:t>
      </w:r>
      <w:r>
        <w:t xml:space="preserve">(MDS) </w:t>
      </w:r>
      <w:r>
        <w:fldChar w:fldCharType="begin"/>
      </w:r>
      <w:r w:rsidR="00DA4D8E">
        <w:instrText xml:space="preserve"> ADDIN ZOTERO_ITEM CSL_CITATION {"citationID":"DHi3FQ6p","properties":{"formattedCitation":"(32)","plainCitation":"(32)","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embeddings obtained. This is ahieved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088CF8CC" w:rsidR="00D67294" w:rsidRDefault="00D67294" w:rsidP="00D67294">
      <w:r>
        <w:t>Self-Organizing Map</w:t>
      </w:r>
      <w:r w:rsidR="00416163">
        <w:t xml:space="preserve"> (SOM)</w:t>
      </w:r>
      <w:r>
        <w:t xml:space="preserve"> </w:t>
      </w:r>
      <w:r>
        <w:fldChar w:fldCharType="begin"/>
      </w:r>
      <w:r w:rsidR="00DA4D8E">
        <w:instrText xml:space="preserve"> ADDIN ZOTERO_ITEM CSL_CITATION {"citationID":"EHftjVFO","properties":{"formattedCitation":"(37)","plainCitation":"(37)","noteIndex":0},"citationItems":[{"id":215,"uris":["http://zotero.org/users/8619560/items/9JE7Q4EX"],"itemData":{"id":21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065C98A3" w:rsidR="008936F9" w:rsidRDefault="008936F9" w:rsidP="00284D80">
      <w:pPr>
        <w:spacing w:after="0"/>
      </w:pPr>
      <w:r>
        <w:t xml:space="preserve">Autoencoders (AE) </w:t>
      </w:r>
      <w:r w:rsidR="00DC107E">
        <w:fldChar w:fldCharType="begin"/>
      </w:r>
      <w:r w:rsidR="00E94CE1">
        <w:instrText xml:space="preserve"> ADDIN ZOTERO_ITEM CSL_CITATION {"citationID":"H85TUG9j","properties":{"formattedCitation":"(38,39)","plainCitation":"(38,39)","noteIndex":0},"citationItems":[{"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id":"fHLkM7it/lTv49De3","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E94CE1" w:rsidRPr="00E94CE1">
        <w:t>(38,39)</w:t>
      </w:r>
      <w:r w:rsidR="00DC107E">
        <w:fldChar w:fldCharType="end"/>
      </w:r>
      <w:r w:rsidR="00A6688D">
        <w:t xml:space="preserve"> are a type of neural network that are able to learn </w:t>
      </w:r>
      <w:r w:rsidR="00521E02">
        <w:t xml:space="preserve">embeddings on the input data through an unsupervised approach. They are formed out of two sub-models, an encoder and a decoder. The encoder maps the input data to a latent embedding, while the decoder attempts to reconstruct the input data at the output. </w:t>
      </w:r>
      <w:r w:rsidR="002737DB">
        <w:t>Through the optimization of the reconstruction, the autoencoder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3E295A70" w:rsidR="0008347A" w:rsidRDefault="003056E3" w:rsidP="00284D80">
      <w:pPr>
        <w:spacing w:after="0"/>
      </w:pPr>
      <w:r>
        <w:t>Locally Linear Embedding</w:t>
      </w:r>
      <w:r w:rsidR="0008347A">
        <w:t xml:space="preserve"> (LLE)</w:t>
      </w:r>
      <w:r>
        <w:t xml:space="preserve"> </w:t>
      </w:r>
      <w:r w:rsidR="00B77752">
        <w:fldChar w:fldCharType="begin"/>
      </w:r>
      <w:r w:rsidR="00DA4D8E">
        <w:instrText xml:space="preserve"> ADDIN ZOTERO_ITEM CSL_CITATION {"citationID":"r2VcIj9c","properties":{"formattedCitation":"(40)","plainCitation":"(40)","noteIndex":0},"citationItems":[{"id":1374,"uris":["http://zotero.org/users/8619560/items/Z6554IJ8"],"itemData":{"id":13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a low-dimensional representation that preserve the reconstruction weights (by solving an eigenvalue problem). </w:t>
      </w:r>
    </w:p>
    <w:p w14:paraId="0A8A8D7F" w14:textId="77777777" w:rsidR="00284729" w:rsidRDefault="00284729" w:rsidP="00284D80">
      <w:pPr>
        <w:spacing w:after="0"/>
      </w:pPr>
    </w:p>
    <w:p w14:paraId="692C7597" w14:textId="26961C68"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DA4D8E">
        <w:instrText xml:space="preserve"> ADDIN ZOTERO_ITEM CSL_CITATION {"citationID":"HbtGWxnL","properties":{"formattedCitation":"(41)","plainCitation":"(41)","noteIndex":0},"citationItems":[{"id":1375,"uris":["http://zotero.org/users/8619560/items/6SZAUCZQ"],"itemData":{"id":1375,"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1E0F580A"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DA4D8E">
        <w:instrText xml:space="preserve"> ADDIN ZOTERO_ITEM CSL_CITATION {"citationID":"n4c84uB2","properties":{"formattedCitation":"(42)","plainCitation":"(42)","noteIndex":0},"citationItems":[{"id":1377,"uris":["http://zotero.org/users/8619560/items/YZUWVY2B"],"itemData":{"id":1377,"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DA4D8E">
        <w:rPr>
          <w:rFonts w:ascii="Cambria Math" w:hAnsi="Cambria Math" w:cs="Cambria Math"/>
        </w:rPr>
        <w:instrText>∥</w:instrText>
      </w:r>
      <w:r w:rsidR="00DA4D8E">
        <w:instrText>Hf(m)</w:instrText>
      </w:r>
      <w:r w:rsidR="00DA4D8E">
        <w:rPr>
          <w:rFonts w:ascii="Cambria Math" w:hAnsi="Cambria Math" w:cs="Cambria Math"/>
        </w:rPr>
        <w:instrText>∥</w:instrText>
      </w:r>
      <w:r w:rsidR="00DA4D8E">
        <w:instrText xml:space="preserve"> F2 dm defined on functions f : M </w:instrText>
      </w:r>
      <w:r w:rsidR="00DA4D8E">
        <w:rPr>
          <w:rFonts w:ascii="Cambria Math" w:hAnsi="Cambria Math" w:cs="Cambria Math"/>
        </w:rPr>
        <w:instrText>↦</w:instrText>
      </w:r>
      <w:r w:rsidR="00DA4D8E">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28800D2D" w:rsidR="00284D80" w:rsidRDefault="006B192E" w:rsidP="00C40F7A">
      <w:pPr>
        <w:spacing w:after="0"/>
      </w:pPr>
      <w:r>
        <w:t xml:space="preserve">Local Tangent Space Alignment </w:t>
      </w:r>
      <w:r w:rsidR="0008347A">
        <w:t xml:space="preserve">(LTSA) </w:t>
      </w:r>
      <w:r>
        <w:fldChar w:fldCharType="begin"/>
      </w:r>
      <w:r w:rsidR="00DA4D8E">
        <w:instrText xml:space="preserve"> ADDIN ZOTERO_ITEM CSL_CITATION {"citationID":"oN3uEUAf","properties":{"formattedCitation":"(43)","plainCitation":"(43)","noteIndex":0},"citationItems":[{"id":1380,"uris":["http://zotero.org/users/8619560/items/TC9L9UWX"],"itemData":{"id":138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caputr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24BA436" w14:textId="4FBAD0A6" w:rsidR="0055457D" w:rsidRDefault="0055457D" w:rsidP="00CF7220">
      <w:pPr>
        <w:spacing w:after="0"/>
      </w:pPr>
      <w:r>
        <w:t xml:space="preserve">Isometric Mapping, or </w:t>
      </w:r>
      <w:r w:rsidRPr="00C970C2">
        <w:t>Isomap</w:t>
      </w:r>
      <w:r>
        <w:t xml:space="preserve"> </w:t>
      </w:r>
      <w:r>
        <w:fldChar w:fldCharType="begin"/>
      </w:r>
      <w:r w:rsidR="00DA4D8E">
        <w:instrText xml:space="preserve"> ADDIN ZOTERO_ITEM CSL_CITATION {"citationID":"xsyRCdps","properties":{"formattedCitation":"(19)","plainCitation":"(19)","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77BCF290" w:rsidR="0055457D" w:rsidRDefault="0055457D" w:rsidP="00CF7220">
      <w:pPr>
        <w:spacing w:after="0"/>
      </w:pPr>
      <w:r w:rsidRPr="00C970C2">
        <w:t xml:space="preserve">T-distributed Stochastic Neighbor Embedding (t-SNE) </w:t>
      </w:r>
      <w:r>
        <w:fldChar w:fldCharType="begin"/>
      </w:r>
      <w:r w:rsidR="00DA4D8E">
        <w:instrText xml:space="preserve"> ADDIN ZOTERO_ITEM CSL_CITATION {"citationID":"5OBaDbQL","properties":{"formattedCitation":"(44)","plainCitation":"(44)","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DA4D8E" w:rsidRPr="00DA4D8E">
        <w:t>(44)</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w:t>
      </w:r>
      <w:r w:rsidR="00F15AF7">
        <w:lastRenderedPageBreak/>
        <w:t xml:space="preserve">the original space. The t-distribution is used to computed the similarity probability distribution of the low-dimensional space. T-SNE </w:t>
      </w:r>
      <w:r w:rsidR="00F15AF7" w:rsidRPr="00C970C2">
        <w:t xml:space="preserve">minimizes the </w:t>
      </w:r>
      <w:r w:rsidR="00F15AF7">
        <w:t xml:space="preserve">Kullback-Leibler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0646F644" w:rsidR="006B192E" w:rsidRDefault="006B192E" w:rsidP="00284D80">
      <w:r>
        <w:t xml:space="preserve">Spectral embedding </w:t>
      </w:r>
      <w:r>
        <w:fldChar w:fldCharType="begin"/>
      </w:r>
      <w:r w:rsidR="00DA4D8E">
        <w:instrText xml:space="preserve"> ADDIN ZOTERO_ITEM CSL_CITATION {"citationID":"4CrdR7U9","properties":{"formattedCitation":"(22)","plainCitation":"(22)","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B6E3F2" w:rsidR="008936F9" w:rsidRDefault="008936F9" w:rsidP="008936F9">
      <w:r>
        <w:t xml:space="preserve">Diffusion Map </w:t>
      </w:r>
      <w:r>
        <w:fldChar w:fldCharType="begin"/>
      </w:r>
      <w:r w:rsidR="00DA4D8E">
        <w:instrText xml:space="preserve"> ADDIN ZOTERO_ITEM CSL_CITATION {"citationID":"acqGhdtS","properties":{"formattedCitation":"(45)","plainCitation":"(45)","noteIndex":0},"citationItems":[{"id":1389,"uris":["http://zotero.org/users/8619560/items/N625VT5V"],"itemData":{"id":1389,"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DA4D8E" w:rsidRPr="00DA4D8E">
        <w:t>(45)</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5C5D89D1" w:rsidR="0062048F" w:rsidRDefault="0062048F" w:rsidP="00284D80">
      <w:pPr>
        <w:rPr>
          <w:lang w:val="en-GB"/>
        </w:rPr>
      </w:pPr>
      <w:r>
        <w:t xml:space="preserve">PHATE </w:t>
      </w:r>
      <w:r>
        <w:fldChar w:fldCharType="begin"/>
      </w:r>
      <w:r w:rsidR="00DA4D8E">
        <w:instrText xml:space="preserve"> ADDIN ZOTERO_ITEM CSL_CITATION {"citationID":"iIQmIJVC","properties":{"formattedCitation":"(46)","plainCitation":"(46)","noteIndex":0},"citationItems":[{"id":1391,"uris":["http://zotero.org/users/8619560/items/YNSW57B4"],"itemData":{"id":1391,"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DA4D8E" w:rsidRPr="00DA4D8E">
        <w:t>(46)</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3048717A" w:rsidR="00954CAB" w:rsidRPr="00364B3D" w:rsidRDefault="00954CAB" w:rsidP="00954CAB">
      <w:pPr>
        <w:rPr>
          <w:lang w:val="en-GB"/>
        </w:rPr>
      </w:pPr>
      <w:r>
        <w:t xml:space="preserve">UMAP </w:t>
      </w:r>
      <w:r>
        <w:fldChar w:fldCharType="begin"/>
      </w:r>
      <w:r w:rsidR="00DA4D8E">
        <w:instrText xml:space="preserve"> ADDIN ZOTERO_ITEM CSL_CITATION {"citationID":"P1px7lqH","properties":{"formattedCitation":"(24)","plainCitation":"(24)","noteIndex":0},"citationItems":[{"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embeddings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DA4D8E">
        <w:rPr>
          <w:lang w:val="en-GB"/>
        </w:rPr>
        <w:instrText xml:space="preserve"> ADDIN ZOTERO_ITEM CSL_CITATION {"citationID":"Lv5AoJdE","properties":{"formattedCitation":"(47,48)","plainCitation":"(47,48)","noteIndex":0},"citationItems":[{"id":1405,"uris":["http://zotero.org/users/8619560/items/WRIWWCCS"],"itemData":{"id":1405,"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404,"uris":["http://zotero.org/users/8619560/items/NF88SW7Z"],"itemData":{"id":140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DA4D8E" w:rsidRPr="00DA4D8E">
        <w:t>(47,48)</w:t>
      </w:r>
      <w:r w:rsidR="002A12EA">
        <w:rPr>
          <w:lang w:val="en-GB"/>
        </w:rPr>
        <w:fldChar w:fldCharType="end"/>
      </w:r>
      <w:r w:rsidR="0017437B">
        <w:rPr>
          <w:lang w:val="en-GB"/>
        </w:rPr>
        <w:t xml:space="preserve">. </w:t>
      </w:r>
    </w:p>
    <w:p w14:paraId="52893894" w14:textId="77777777" w:rsidR="00954CAB" w:rsidRDefault="00954CAB" w:rsidP="00954CAB"/>
    <w:p w14:paraId="52F842C3" w14:textId="1A95620D" w:rsidR="00512A01" w:rsidRPr="006E50D4" w:rsidRDefault="00954CAB" w:rsidP="00284D80">
      <w:pPr>
        <w:rPr>
          <w:lang w:val="en-GB"/>
        </w:rPr>
      </w:pPr>
      <w:r>
        <w:t xml:space="preserve">TriMap </w:t>
      </w:r>
      <w:r>
        <w:fldChar w:fldCharType="begin"/>
      </w:r>
      <w:r w:rsidR="00DA4D8E">
        <w:instrText xml:space="preserve"> ADDIN ZOTERO_ITEM CSL_CITATION {"citationID":"vRUjgWgi","properties":{"formattedCitation":"(23)","plainCitation":"(23)","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creates embeddings</w:t>
      </w:r>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TriMap </w:t>
      </w:r>
      <w:r w:rsidR="00E5083E" w:rsidRPr="00E5083E">
        <w:rPr>
          <w:lang w:val="en-GB"/>
        </w:rPr>
        <w:t xml:space="preserve">samples triplets of points </w:t>
      </w:r>
      <w:r w:rsidR="00E5083E" w:rsidRPr="00364B3D">
        <w:rPr>
          <w:i/>
          <w:iCs/>
          <w:lang w:val="en-GB"/>
        </w:rPr>
        <w:t xml:space="preserve">(i, j, k) </w:t>
      </w:r>
      <w:r w:rsidR="00E5083E" w:rsidRPr="00E5083E">
        <w:rPr>
          <w:lang w:val="en-GB"/>
        </w:rPr>
        <w:t xml:space="preserve">where </w:t>
      </w:r>
      <w:r w:rsidR="00E5083E" w:rsidRPr="00364B3D">
        <w:rPr>
          <w:i/>
          <w:iCs/>
          <w:lang w:val="en-GB"/>
        </w:rPr>
        <w:t xml:space="preserve">i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TriMap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lastRenderedPageBreak/>
        <w:t xml:space="preserve"> </w:t>
      </w:r>
      <w:r w:rsidR="00FF30DF">
        <w:t>Clustering algorithms</w:t>
      </w:r>
    </w:p>
    <w:p w14:paraId="4C561D7A" w14:textId="23D3C41F"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DA4D8E">
        <w:instrText xml:space="preserve"> ADDIN ZOTERO_ITEM CSL_CITATION {"citationID":"7vXA6p04","properties":{"formattedCitation":"(49)","plainCitation":"(49)","noteIndex":0},"citationItems":[{"id":"fHLkM7it/RUn9VuxR","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A4D8E" w:rsidRPr="00DA4D8E">
        <w:t>(49)</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E94CE1">
        <w:instrText xml:space="preserve"> ADDIN ZOTERO_ITEM CSL_CITATION {"citationID":"jf8wxnzc","properties":{"formattedCitation":"(50,51)","plainCitation":"(50,51)","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E94CE1" w:rsidRPr="00E94CE1">
        <w:t>(50,51)</w:t>
      </w:r>
      <w:r>
        <w:fldChar w:fldCharType="end"/>
      </w:r>
      <w:r>
        <w:t xml:space="preserve"> </w:t>
      </w:r>
      <w:r w:rsidRPr="00E140DF">
        <w:t>and has remained the standard method for many years. Even recent spike sorting pipelines</w:t>
      </w:r>
      <w:r>
        <w:t xml:space="preserve"> </w:t>
      </w:r>
      <w:r>
        <w:fldChar w:fldCharType="begin"/>
      </w:r>
      <w:r w:rsidR="00E94CE1">
        <w:instrText xml:space="preserve"> ADDIN ZOTERO_ITEM CSL_CITATION {"citationID":"dzjo5Cul","properties":{"formattedCitation":"(14,52)","plainCitation":"(14,52)","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E94CE1" w:rsidRPr="00E94CE1">
        <w:t>(14,52)</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E94CE1">
        <w:instrText xml:space="preserve"> ADDIN ZOTERO_ITEM CSL_CITATION {"citationID":"CjoqKlSL","properties":{"formattedCitation":"(51)","plainCitation":"(51)","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E94CE1" w:rsidRPr="00E94CE1">
        <w:t>(51)</w:t>
      </w:r>
      <w:r>
        <w:fldChar w:fldCharType="end"/>
      </w:r>
      <w:r w:rsidRPr="00E140DF">
        <w:t>.</w:t>
      </w:r>
    </w:p>
    <w:p w14:paraId="1EB5AEC2" w14:textId="77777777" w:rsidR="0060420B" w:rsidRDefault="0060420B" w:rsidP="0060420B">
      <w:pPr>
        <w:spacing w:after="0"/>
      </w:pPr>
    </w:p>
    <w:p w14:paraId="36A04F18" w14:textId="24EE156A" w:rsidR="00FF44D9" w:rsidRDefault="0060420B" w:rsidP="0060420B">
      <w:r w:rsidRPr="00757ECA">
        <w:t xml:space="preserve">K-Means </w:t>
      </w:r>
      <w:r>
        <w:fldChar w:fldCharType="begin"/>
      </w:r>
      <w:r w:rsidR="00DA4D8E">
        <w:instrText xml:space="preserve"> ADDIN ZOTERO_ITEM CSL_CITATION {"citationID":"f8hhsk4b","properties":{"formattedCitation":"(49)","plainCitation":"(49)","noteIndex":0},"citationItems":[{"id":"fHLkM7it/RUn9VuxR","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A4D8E" w:rsidRPr="00DA4D8E">
        <w:t>(49)</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34118EC9" w:rsidR="000D190D" w:rsidRPr="000D190D" w:rsidRDefault="00C22609" w:rsidP="000D190D">
      <w:r>
        <w:t>It is worth mentioning that, despite its application in evaluating spike sorting methods</w:t>
      </w:r>
      <w:r w:rsidRPr="00C970C2">
        <w:t xml:space="preserve"> </w:t>
      </w:r>
      <w:r>
        <w:fldChar w:fldCharType="begin"/>
      </w:r>
      <w:r w:rsidR="00E94CE1">
        <w:instrText xml:space="preserve"> ADDIN ZOTERO_ITEM CSL_CITATION {"citationID":"a7hNnsDl","properties":{"formattedCitation":"(53,54)","plainCitation":"(53,54)","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E94CE1" w:rsidRPr="00E94CE1">
        <w:t>(53,54)</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E94CE1">
        <w:instrText xml:space="preserve"> ADDIN ZOTERO_ITEM CSL_CITATION {"citationID":"oVpxwTJb","properties":{"formattedCitation":"(55\\uc0\\u8211{}58)","plainCitation":"(55–58)","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E94CE1" w:rsidRPr="00E94CE1">
        <w:t>(55–58)</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51B0020"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DA4D8E">
        <w:instrText xml:space="preserve"> ADDIN ZOTERO_ITEM CSL_CITATION {"citationID":"Nq1KqvQZ","properties":{"formattedCitation":"(59)","plainCitation":"(59)","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A4D8E" w:rsidRPr="00DA4D8E">
        <w:t>(59)</w:t>
      </w:r>
      <w:r>
        <w:fldChar w:fldCharType="end"/>
      </w:r>
      <w:r>
        <w:t xml:space="preserve">. They are: </w:t>
      </w:r>
      <w:r w:rsidRPr="00C970C2">
        <w:t>Adjusted Rand Index (ARI), Adjusted Mutual Information (AMI), V-Measure (VM), Calinski-Harabasz Score (CHS), Davies-Bouldin Score (DBS)</w:t>
      </w:r>
      <w:r>
        <w:t>,</w:t>
      </w:r>
      <w:r w:rsidRPr="00C970C2">
        <w:t xml:space="preserve"> and Silhouette Score (SS). </w:t>
      </w:r>
      <w:r>
        <w:t xml:space="preserve">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w:t>
      </w:r>
      <w:r>
        <w:lastRenderedPageBreak/>
        <w:t>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us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15EA314C" w:rsidR="00851715" w:rsidRDefault="00FF44D9" w:rsidP="00FF44D9">
      <w:pPr>
        <w:spacing w:after="0"/>
      </w:pPr>
      <w:r w:rsidRPr="00C970C2">
        <w:t xml:space="preserve">ARI </w:t>
      </w:r>
      <w:r>
        <w:fldChar w:fldCharType="begin"/>
      </w:r>
      <w:r w:rsidR="00B70024">
        <w:instrText xml:space="preserve"> ADDIN ZOTERO_ITEM CSL_CITATION {"citationID":"6oLPlPxG","properties":{"formattedCitation":"(60\\uc0\\u8211{}62)","plainCitation":"(60–62)","noteIndex":0},"citationItems":[{"id":"fHLkM7it/jl5GRKMU","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fHLkM7it/1LgBtju3","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0–62)</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DA4D8E">
        <w:instrText xml:space="preserve"> ADDIN ZOTERO_ITEM CSL_CITATION {"citationID":"VSpnFwn5","properties":{"formattedCitation":"(63)","plainCitation":"(63)","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DA4D8E" w:rsidRPr="00DA4D8E">
        <w:t>(63)</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416D3902"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B70024">
        <w:instrText xml:space="preserve"> ADDIN ZOTERO_ITEM CSL_CITATION {"citationID":"czSEPJip","properties":{"formattedCitation":"(61)","plainCitation":"(61)","noteIndex":0},"citationItems":[{"id":"fHLkM7it/1LgBtju3","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B70024" w:rsidRPr="00B70024">
        <w:t>(61)</w:t>
      </w:r>
      <w:r w:rsidR="00FF44D9">
        <w:fldChar w:fldCharType="end"/>
      </w:r>
      <w:r w:rsidR="00FF44D9">
        <w:t xml:space="preserve">. </w:t>
      </w:r>
    </w:p>
    <w:p w14:paraId="52F29452" w14:textId="77777777" w:rsidR="00FF44D9" w:rsidRDefault="00FF44D9" w:rsidP="00FF44D9">
      <w:pPr>
        <w:spacing w:after="0"/>
      </w:pPr>
    </w:p>
    <w:p w14:paraId="3F30ED19" w14:textId="281BBEA7" w:rsidR="00FF44D9" w:rsidRPr="00C970C2" w:rsidRDefault="00FF44D9" w:rsidP="00FF44D9">
      <w:pPr>
        <w:spacing w:after="0"/>
      </w:pPr>
      <w:r w:rsidRPr="00C970C2">
        <w:t xml:space="preserve">AMI </w:t>
      </w:r>
      <w:r>
        <w:fldChar w:fldCharType="begin"/>
      </w:r>
      <w:r w:rsidR="00B70024">
        <w:instrText xml:space="preserve"> ADDIN ZOTERO_ITEM CSL_CITATION {"citationID":"LPRcpaFY","properties":{"formattedCitation":"(62,64)","plainCitation":"(62,64)","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2,64)</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B70024">
        <w:instrText xml:space="preserve"> ADDIN ZOTERO_ITEM CSL_CITATION {"citationID":"kM5oDL3L","properties":{"formattedCitation":"(62)","plainCitation":"(62)","noteIndex":0},"citationItems":[{"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2)</w:t>
      </w:r>
      <w:r>
        <w:fldChar w:fldCharType="end"/>
      </w:r>
      <w:r>
        <w:t xml:space="preserve"> </w:t>
      </w:r>
      <w:r>
        <w:fldChar w:fldCharType="begin"/>
      </w:r>
      <w:r w:rsidR="00DA4D8E">
        <w:instrText xml:space="preserve"> ADDIN ZOTERO_ITEM CSL_CITATION {"citationID":"FNPILbXm","properties":{"formattedCitation":"(65)","plainCitation":"(65)","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DA4D8E" w:rsidRPr="00DA4D8E">
        <w:t>(65)</w:t>
      </w:r>
      <w:r>
        <w:fldChar w:fldCharType="end"/>
      </w:r>
      <w:r>
        <w:t xml:space="preserve"> </w:t>
      </w:r>
      <w:r>
        <w:fldChar w:fldCharType="begin"/>
      </w:r>
      <w:r w:rsidR="00DA4D8E">
        <w:instrText xml:space="preserve"> ADDIN ZOTERO_ITEM CSL_CITATION {"citationID":"XQoK4onf","properties":{"formattedCitation":"(66)","plainCitation":"(66)","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DA4D8E" w:rsidRPr="00DA4D8E">
        <w:t>(66)</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2D9E45D7" w:rsidR="00C6230B" w:rsidRDefault="00C6230B" w:rsidP="00C6230B">
      <w:pPr>
        <w:spacing w:line="240" w:lineRule="auto"/>
      </w:pPr>
      <w:r>
        <w:t xml:space="preserve">Purity </w:t>
      </w:r>
      <w:r>
        <w:fldChar w:fldCharType="begin"/>
      </w:r>
      <w:r w:rsidR="00DA4D8E">
        <w:instrText xml:space="preserve"> ADDIN ZOTERO_ITEM CSL_CITATION {"citationID":"B4gSq6oI","properties":{"formattedCitation":"(59,67)","plainCitation":"(59,67)","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A4D8E" w:rsidRPr="00DA4D8E">
        <w:t>(59,67)</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thus evaluating the morphology of the clusters. Thus, internal metrics are biased toward dense and well-separated clusters. Even correct clusterings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0FCACBCF" w:rsidR="005C27D4" w:rsidRDefault="00FF44D9" w:rsidP="00FF44D9">
      <w:pPr>
        <w:spacing w:after="0"/>
      </w:pPr>
      <w:r w:rsidRPr="00C970C2">
        <w:t xml:space="preserve">DBS </w:t>
      </w:r>
      <w:r>
        <w:fldChar w:fldCharType="begin"/>
      </w:r>
      <w:r w:rsidR="00DA4D8E">
        <w:instrText xml:space="preserve"> ADDIN ZOTERO_ITEM CSL_CITATION {"citationID":"yRzUFADP","properties":{"formattedCitation":"(68\\uc0\\u8211{}70)","plainCitation":"(68–70)","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DA4D8E" w:rsidRPr="00DA4D8E">
        <w:t>(68–70)</w:t>
      </w:r>
      <w:r>
        <w:fldChar w:fldCharType="end"/>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11E1B07F" w:rsidR="00FF44D9" w:rsidRDefault="00FF44D9" w:rsidP="00FF44D9">
      <w:pPr>
        <w:spacing w:after="0"/>
      </w:pPr>
      <w:r w:rsidRPr="00C970C2">
        <w:t xml:space="preserve">CHS </w:t>
      </w:r>
      <w:r>
        <w:fldChar w:fldCharType="begin"/>
      </w:r>
      <w:r w:rsidR="00B70024">
        <w:instrText xml:space="preserve"> ADDIN ZOTERO_ITEM CSL_CITATION {"citationID":"lMOn2c2J","properties":{"formattedCitation":"(59,71)","plainCitation":"(59,71)","noteIndex":0},"citationItems":[{"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B70024" w:rsidRPr="00B70024">
        <w:t>(59,71)</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06DAC5C4" w:rsidR="00AA7488" w:rsidRDefault="00FF44D9" w:rsidP="00FF44D9">
      <w:pPr>
        <w:spacing w:after="0"/>
      </w:pPr>
      <w:r w:rsidRPr="00C970C2">
        <w:t xml:space="preserve">SS </w:t>
      </w:r>
      <w:r>
        <w:fldChar w:fldCharType="begin"/>
      </w:r>
      <w:r w:rsidR="00B70024">
        <w:instrText xml:space="preserve"> ADDIN ZOTERO_ITEM CSL_CITATION {"citationID":"VuRGLp8s","properties":{"formattedCitation":"(71,72)","plainCitation":"(71,72)","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B70024" w:rsidRPr="00B70024">
        <w:t>(71,72)</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6C83EB5E" w:rsidR="00414AB1" w:rsidRDefault="00414AB1" w:rsidP="00284D80">
      <w:pPr>
        <w:tabs>
          <w:tab w:val="left" w:pos="216"/>
        </w:tabs>
        <w:spacing w:after="0"/>
      </w:pPr>
      <w:r>
        <w:t xml:space="preserve">Ninety-five synthetic datasets </w:t>
      </w:r>
      <w:r>
        <w:fldChar w:fldCharType="begin"/>
      </w:r>
      <w:r w:rsidR="00DA4D8E">
        <w:instrText xml:space="preserve"> ADDIN ZOTERO_ITEM CSL_CITATION {"citationID":"usnx9Rmj","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DA4D8E">
        <w:instrText xml:space="preserve"> ADDIN ZOTERO_ITEM CSL_CITATION {"citationID":"Ewmlm5cW","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publication </w:t>
      </w:r>
      <w:r w:rsidR="00EB20AC">
        <w:fldChar w:fldCharType="begin"/>
      </w:r>
      <w:r w:rsidR="00DA4D8E">
        <w:instrText xml:space="preserve"> ADDIN ZOTERO_ITEM CSL_CITATION {"citationID":"qod7xhHS","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downsampled to 24 kHz, yielding 79 samples per spike. </w:t>
      </w:r>
      <w:r w:rsidR="006D078C">
        <w:t>E</w:t>
      </w:r>
      <w:r w:rsidR="00547A90">
        <w:t>ach of these datasets</w:t>
      </w:r>
      <w:r w:rsidR="006D078C">
        <w:t xml:space="preserve"> consisnt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lastRenderedPageBreak/>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B70024"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361.4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4E3FB16" w:rsidR="00FF44D9" w:rsidRPr="00C970C2" w:rsidRDefault="004D4CBC" w:rsidP="00FF44D9">
      <w:pPr>
        <w:tabs>
          <w:tab w:val="left" w:pos="216"/>
        </w:tabs>
        <w:spacing w:after="0"/>
      </w:pPr>
      <w:r>
        <w:lastRenderedPageBreak/>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DA4D8E">
        <w:instrText xml:space="preserve"> ADDIN ZOTERO_ITEM CSL_CITATION {"citationID":"OLes9rht","properties":{"formattedCitation":"(73)","plainCitation":"(73)","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DA4D8E" w:rsidRPr="00DA4D8E">
        <w:t>(73)</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lastRenderedPageBreak/>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5BF5A3DD" w14:textId="23D4DAA2"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DA4D8E">
        <w:instrText xml:space="preserve"> ADDIN ZOTERO_ITEM CSL_CITATION {"citationID":"wTcYIV8M","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7ABBF77C"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w:t>
      </w:r>
      <w:r w:rsidR="00EA1A24">
        <w:t xml:space="preserve"> Although, by comparing the spaces obtained in Fig 3, the clusters may be separable by another clustering algorithm to obtain better scores.</w:t>
      </w:r>
      <w:r w:rsidR="003F601F">
        <w:t xml:space="preserve"> </w:t>
      </w:r>
      <w:r w:rsidR="006C6FA0">
        <w:t>Non-linear m</w:t>
      </w:r>
      <w:r w:rsidR="00F33F3E">
        <w:t xml:space="preserve">ethods do not fare </w:t>
      </w:r>
      <w:r w:rsidR="00E6091C">
        <w:t xml:space="preserve">any </w:t>
      </w:r>
      <w:r w:rsidR="00F33F3E">
        <w:t>better either. The SOM manages to obtain the lowest scores across all metrics, while KPCA is on par with its linear version</w:t>
      </w:r>
      <w:r w:rsidR="00231EEA">
        <w:t xml:space="preserve"> in both scores in Table 2 and by the visual inspection of Fig 3</w:t>
      </w:r>
      <w:r w:rsidR="00F33F3E">
        <w:t>.</w:t>
      </w:r>
      <w:r w:rsidR="00231EEA">
        <w:t xml:space="preserve"> </w:t>
      </w:r>
      <w:r w:rsidR="008F2342">
        <w:t xml:space="preserve">The non-linear space obtained by AE separates clusters, yet it </w:t>
      </w:r>
      <w:r w:rsidR="003002D0">
        <w:t>distorts</w:t>
      </w:r>
      <w:r w:rsidR="008F2342">
        <w:t xml:space="preserve"> their shape. </w:t>
      </w:r>
      <w:r w:rsidR="00F33F3E">
        <w:t xml:space="preserve"> </w:t>
      </w:r>
    </w:p>
    <w:p w14:paraId="32871FA2" w14:textId="60DB8E8F" w:rsidR="001C3B9F" w:rsidRDefault="00690DDA" w:rsidP="00CB0B2F">
      <w:r>
        <w:t xml:space="preserve">Regarding non-linear manifold methods, </w:t>
      </w:r>
      <w:r w:rsidR="001A344F">
        <w:t>LLE and MLLE are the best performing algorithms from the perspective of the external metrics.</w:t>
      </w:r>
      <w:r w:rsidR="000A7A3C">
        <w:t xml:space="preserve"> Yet, when inspecting the spaces provided, there is no true separation of the clusters.</w:t>
      </w:r>
      <w:r w:rsidR="001A344F">
        <w:t xml:space="preserve">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create a feature space where the points are extremely dense</w:t>
      </w:r>
      <w:r w:rsidR="00CD67DC">
        <w:t xml:space="preserve"> (most points are duplicated)</w:t>
      </w:r>
      <w:r w:rsidR="00397F92">
        <w:t>. The internal metrics correctly evaluate that this would indeed be an easily separable space, and this is confirmed by the external metrics which show that the true clusters are actually correctly identified through the feature space created by Diffusion Map</w:t>
      </w:r>
      <w:r w:rsidR="00E02CB5">
        <w:t>, however this may become problematic for more clusters</w:t>
      </w:r>
      <w:r w:rsidR="00397F92">
        <w:t xml:space="preserve">. </w:t>
      </w:r>
      <w:r w:rsidR="001C3B9F">
        <w:t xml:space="preserve">Moreover, the embedding space obtained overlaps perfectly with the cluster concepts of SS and DBS due to the low intra-cluster distances and </w:t>
      </w:r>
      <w:r w:rsidR="00826D5E">
        <w:t>high inter-cluster distances.</w:t>
      </w:r>
      <w:r w:rsidR="001C3B9F">
        <w:t xml:space="preserve"> </w:t>
      </w:r>
    </w:p>
    <w:p w14:paraId="63C92D68" w14:textId="47FF91BF" w:rsidR="000A7A3C" w:rsidRDefault="00A849AA" w:rsidP="00CB0B2F">
      <w:r>
        <w:t>Another great competitor for this dataset is UMAP which obtains high scores for all the metrics</w:t>
      </w:r>
      <w:r w:rsidR="00D206A0">
        <w:t xml:space="preserve">, </w:t>
      </w:r>
      <w:r w:rsidR="00617C9D">
        <w:t xml:space="preserve">this is confirmed through visual inspection, </w:t>
      </w:r>
      <w:r w:rsidR="00871827">
        <w:t>and the</w:t>
      </w:r>
      <w:r w:rsidR="00617C9D">
        <w:t xml:space="preserve"> clusters are consistent with the true labels and are dense. </w:t>
      </w:r>
      <w:r w:rsidR="00230996">
        <w:t xml:space="preserve">UMAP, Trimap, </w:t>
      </w:r>
      <w:r w:rsidR="00615519">
        <w:t>PHATE</w:t>
      </w:r>
      <w:r w:rsidR="00230996">
        <w:t xml:space="preserve"> and t-SNE</w:t>
      </w:r>
      <w:r w:rsidR="00615519">
        <w:t xml:space="preserve"> have the same tendency to split the true red cluster into two subclusters, this tendency may be due to the different spike shapes found in the multi-unit red cluster. </w:t>
      </w:r>
    </w:p>
    <w:p w14:paraId="7BEA80B4" w14:textId="68E0AAD1" w:rsidR="00CB0B2F" w:rsidRPr="00CB0B2F" w:rsidRDefault="00617C9D" w:rsidP="00CB0B2F">
      <w:r>
        <w:t>T</w:t>
      </w:r>
      <w:r w:rsidR="00D206A0">
        <w:t xml:space="preserve">he other non-linear manifold approaches have a comparable performance to </w:t>
      </w:r>
      <w:r w:rsidR="000A7A3C">
        <w:t xml:space="preserve">that of linear approaches. </w:t>
      </w:r>
      <w:r w:rsidR="00230996">
        <w:t>Isomap separates the clusters is a similar manner to linear approaches, yet it segments the blue cluster, while Spectral embedding</w:t>
      </w:r>
      <w:r w:rsidR="00D37B7D">
        <w:t xml:space="preserve"> seems to cut-off the embedding space on the multi-unit red cluster. </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lastRenderedPageBreak/>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5F5F317E" w14:textId="44D619AD" w:rsidR="00115FD3" w:rsidRDefault="005A2FE7" w:rsidP="00C71B32">
      <w:r>
        <w:t>A similar trend to that of th</w:t>
      </w:r>
      <w:r w:rsidR="00CF5F74">
        <w:t>e previous dataset can be seen</w:t>
      </w:r>
      <w:r w:rsidR="00AD7440">
        <w:t xml:space="preserve"> in Table 3</w:t>
      </w:r>
      <w:r w:rsidR="002E782C">
        <w:t xml:space="preserve"> when analysing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w:t>
      </w:r>
      <w:r w:rsidR="00115FD3">
        <w:t xml:space="preserve">By visual inspection in Fig 4, it can be seen that Diffusion Map creates extremely dense clusters (most embeddings are duplicated), while UMAP creates well-separated dense clusters that are closer to the traditional concept of a cluster. </w:t>
      </w:r>
    </w:p>
    <w:p w14:paraId="2C79B46A" w14:textId="2FF0AD83" w:rsidR="005A2FE7" w:rsidRDefault="00CF5F74" w:rsidP="00C71B32">
      <w:r>
        <w:t xml:space="preserve">However, some of the algorithms diverge in their performance with the increased complexity of a higher number of clusters. </w:t>
      </w:r>
      <w:r w:rsidR="00DE4865">
        <w:t xml:space="preserve">LLE and MLLE are some of the lowest performing algorithms for the Sim81 dataset. </w:t>
      </w:r>
      <w:r w:rsidR="00887DCB">
        <w:t xml:space="preserve">This is expected when visualizing the embedding spaces provided by these methods in Fig 4, it seems that most embeddings have one of the features mostly unused for discrimination (x-axis). </w:t>
      </w:r>
      <w:r w:rsidR="00DE4865">
        <w:t>Moreover, t-SNE, PHATE, TriMap</w:t>
      </w:r>
      <w:r w:rsidR="003654F7">
        <w:t xml:space="preserve"> obtain si</w:t>
      </w:r>
      <w:r w:rsidR="006F6A73">
        <w:t>milar results to those of UMAP</w:t>
      </w:r>
      <w:r w:rsidR="00887DCB">
        <w:t>, by visual inspection exactly the same clusters (green and beige) are overlapping in all the embeddings space generated by these methods)</w:t>
      </w:r>
      <w:r w:rsidR="00FA135F">
        <w:t>; yet, the most dense and separated clusters are those obtained by UMAP</w:t>
      </w:r>
      <w:r w:rsidR="006F6A73">
        <w:t>.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619F7478" w:rsidR="0049520D" w:rsidRDefault="0049520D" w:rsidP="00C71B32">
      <w:r>
        <w:t xml:space="preserve">The linear feature extraction methods </w:t>
      </w:r>
      <w:r w:rsidR="00C31DC8">
        <w:t>are unable to find embeddings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Regarding the non-linear approches, the SOM algorithm continues to underperform and KPCA has no significant improvement to its linear version</w:t>
      </w:r>
      <w:r w:rsidR="001C3B9F">
        <w:t xml:space="preserve"> both when comparing the scores and the embeddings</w:t>
      </w:r>
      <w:r w:rsidR="009521FE">
        <w:t xml:space="preserve">. </w:t>
      </w:r>
      <w:r w:rsidR="00826D5E">
        <w:t xml:space="preserve">The AE is able to create a separable space that is similar to those obtained by the best non-linear manifold approaches, yet the clusters are slightly more dispersed.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7DF4516C" w14:textId="07198D6F" w:rsidR="005D41DB" w:rsidRDefault="0004142D" w:rsidP="00C71B32">
      <w:r>
        <w:t xml:space="preserve">Table </w:t>
      </w:r>
      <w:r w:rsidR="00EF6F83">
        <w:t>4</w:t>
      </w:r>
      <w:r>
        <w:t xml:space="preserve"> shows the results obtained by the feature extraction methods on the Sim67 datasets which contains 14 clusters</w:t>
      </w:r>
      <w:r w:rsidR="00964205">
        <w:t>, while Fig 5 allows for the visual inspection of the embedding spaces obtained</w:t>
      </w:r>
      <w:r>
        <w:t xml:space="preserve">. </w:t>
      </w:r>
      <w:r w:rsidR="009F336A">
        <w:t xml:space="preserve">The linear </w:t>
      </w:r>
      <w:r w:rsidR="00964205">
        <w:t>approaches</w:t>
      </w:r>
      <w:r w:rsidR="007E16A7">
        <w:t xml:space="preserve"> </w:t>
      </w:r>
      <w:r w:rsidR="004F6AD5">
        <w:t xml:space="preserve">continue to have a low performance, however they do not seem to be affected by the increase in complexity as much as the manifold LLE/MLLE </w:t>
      </w:r>
      <w:r w:rsidR="00964205">
        <w:t>approaches</w:t>
      </w:r>
      <w:r w:rsidR="004F6AD5">
        <w:t xml:space="preserve"> which had a severe decrease in performanc</w:t>
      </w:r>
      <w:r w:rsidR="00546AB2">
        <w:t xml:space="preserve">e as the number of clusters increased. </w:t>
      </w:r>
      <w:r w:rsidR="00554ED0">
        <w:t xml:space="preserve">All of linear feature extraction methods seems capable of clearly separating a single cluster (beige), while the rest remain overlapping. </w:t>
      </w:r>
    </w:p>
    <w:p w14:paraId="2E4DF80D" w14:textId="5683CBBF" w:rsidR="009B585A" w:rsidRDefault="006869C6" w:rsidP="00C71B32">
      <w:r>
        <w:t>Regarding the traditional non-linear approaches, SOM continues to be unable to find embeddings that reproduce the high-dimensional relationships and in the case of this da</w:t>
      </w:r>
      <w:r w:rsidR="0008033D">
        <w:t>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r w:rsidR="0004142D">
        <w:t>TriMap</w:t>
      </w:r>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A95A518" w14:textId="2842C6CA" w:rsidR="005E39F8" w:rsidRDefault="00BD525F" w:rsidP="00E44BF7">
      <w:pPr>
        <w:rPr>
          <w:rFonts w:eastAsia="Palatino Linotype"/>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DA4D8E">
        <w:instrText xml:space="preserve"> ADDIN ZOTERO_ITEM CSL_CITATION {"citationID":"fNwmwMBX","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p>
    <w:p w14:paraId="39BF903D" w14:textId="3954C712" w:rsidR="00B41BF7" w:rsidRDefault="00AF5957" w:rsidP="00E44BF7">
      <w:pPr>
        <w:rPr>
          <w:rFonts w:eastAsia="Palatino Linotype"/>
        </w:rPr>
      </w:pPr>
      <w:r>
        <w:rPr>
          <w:rFonts w:eastAsia="Palatino Linotype"/>
        </w:rPr>
        <w:t xml:space="preserve">In Table 6, using the Borda rank aggregation </w:t>
      </w:r>
      <w:r>
        <w:fldChar w:fldCharType="begin"/>
      </w:r>
      <w:r w:rsidR="00DA4D8E">
        <w:instrText xml:space="preserve"> ADDIN ZOTERO_ITEM CSL_CITATION {"citationID":"354WROkP","properties":{"formattedCitation":"(74)","plainCitation":"(74)","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DA4D8E" w:rsidRPr="00DA4D8E">
        <w:t>(74)</w:t>
      </w:r>
      <w:r>
        <w:fldChar w:fldCharType="end"/>
      </w:r>
      <w:r>
        <w:rPr>
          <w:rFonts w:eastAsia="Palatino Linotype"/>
        </w:rPr>
        <w:t xml:space="preserve">, the feature extraction methods have been ranked based on the performance obtained across all datasets for each metric. </w:t>
      </w:r>
      <w:r w:rsidR="001D4E8A">
        <w:rPr>
          <w:rFonts w:eastAsia="Palatino Linotype"/>
        </w:rPr>
        <w:t>In Fig 7</w:t>
      </w:r>
      <w:r w:rsidR="00116CF1">
        <w:rPr>
          <w:rFonts w:eastAsia="Palatino Linotype"/>
        </w:rPr>
        <w:t xml:space="preserve">, the scores obtained by each algorithm for </w:t>
      </w:r>
      <w:r w:rsidR="00FC5C19">
        <w:rPr>
          <w:rFonts w:eastAsia="Palatino Linotype"/>
        </w:rPr>
        <w:t xml:space="preserve">the </w:t>
      </w:r>
      <w:r w:rsidR="00116CF1">
        <w:rPr>
          <w:rFonts w:eastAsia="Palatino Linotype"/>
        </w:rPr>
        <w:t xml:space="preserve">6 </w:t>
      </w:r>
      <w:r w:rsidR="00FC5C19">
        <w:rPr>
          <w:rFonts w:eastAsia="Palatino Linotype"/>
        </w:rPr>
        <w:t xml:space="preserve">performance </w:t>
      </w:r>
      <w:r w:rsidR="00116CF1">
        <w:rPr>
          <w:rFonts w:eastAsia="Palatino Linotype"/>
        </w:rPr>
        <w:t xml:space="preserve">metrics is presented in box plots. </w:t>
      </w:r>
      <w:r>
        <w:rPr>
          <w:rFonts w:eastAsia="Palatino Linotype"/>
        </w:rPr>
        <w:t xml:space="preserve">Both of these analyses confirm the previous observations made for the selected array of datasets. </w:t>
      </w:r>
      <w:r w:rsidR="005573DB">
        <w:rPr>
          <w:rFonts w:eastAsia="Palatino Linotype"/>
        </w:rPr>
        <w:t xml:space="preserve">From the perspective of </w:t>
      </w:r>
      <w:r w:rsidR="00B70B52">
        <w:rPr>
          <w:rFonts w:eastAsia="Palatino Linotype"/>
        </w:rPr>
        <w:t xml:space="preserve">both </w:t>
      </w:r>
      <w:r w:rsidR="005573DB">
        <w:rPr>
          <w:rFonts w:eastAsia="Palatino Linotype"/>
        </w:rPr>
        <w:t xml:space="preserve">the external </w:t>
      </w:r>
      <w:r w:rsidR="00B70B52">
        <w:rPr>
          <w:rFonts w:eastAsia="Palatino Linotype"/>
        </w:rPr>
        <w:t xml:space="preserve">and internal </w:t>
      </w:r>
      <w:r w:rsidR="005573DB">
        <w:rPr>
          <w:rFonts w:eastAsia="Palatino Linotype"/>
        </w:rPr>
        <w:t>metrics</w:t>
      </w:r>
      <w:r w:rsidR="00B70B52">
        <w:rPr>
          <w:rFonts w:eastAsia="Palatino Linotype"/>
        </w:rPr>
        <w:t xml:space="preserve"> (DBS has </w:t>
      </w:r>
      <w:r w:rsidR="00E60773">
        <w:rPr>
          <w:rFonts w:eastAsia="Palatino Linotype"/>
        </w:rPr>
        <w:t xml:space="preserve">an </w:t>
      </w:r>
      <w:r w:rsidR="00B70B52">
        <w:rPr>
          <w:rFonts w:eastAsia="Palatino Linotype"/>
        </w:rPr>
        <w:t>inverse range, lower</w:t>
      </w:r>
      <w:r w:rsidR="001F503D">
        <w:rPr>
          <w:rFonts w:eastAsia="Palatino Linotype"/>
        </w:rPr>
        <w:t xml:space="preserve"> values</w:t>
      </w:r>
      <w:r w:rsidR="00B70B52">
        <w:rPr>
          <w:rFonts w:eastAsia="Palatino Linotype"/>
        </w:rPr>
        <w:t xml:space="preserve"> are better)</w:t>
      </w:r>
      <w:r w:rsidR="005573DB">
        <w:rPr>
          <w:rFonts w:eastAsia="Palatino Linotype"/>
        </w:rPr>
        <w:t xml:space="preserve">, UMAP is the highest performing feature extraction method, followed closely by TriMap and PHATE. </w:t>
      </w:r>
      <w:r w:rsidR="009E2514">
        <w:rPr>
          <w:rFonts w:eastAsia="Palatino Linotype"/>
        </w:rPr>
        <w:t xml:space="preserve">This is confirmed by both the high scores obtained for each metric and by the low variance that they present across the 95 datasets (as shown by Fig 7). </w:t>
      </w:r>
      <w:r w:rsidR="005573DB">
        <w:rPr>
          <w:rFonts w:eastAsia="Palatino Linotype"/>
        </w:rPr>
        <w:t xml:space="preserve">AE and t-SNE score slightly lower, yet still significantly higher than all </w:t>
      </w:r>
      <w:r w:rsidR="00B41BF7">
        <w:rPr>
          <w:rFonts w:eastAsia="Palatino Linotype"/>
        </w:rPr>
        <w:t>the other</w:t>
      </w:r>
      <w:r w:rsidR="005573DB">
        <w:rPr>
          <w:rFonts w:eastAsia="Palatino Linotype"/>
        </w:rPr>
        <w:t xml:space="preserve"> methods. </w:t>
      </w:r>
    </w:p>
    <w:p w14:paraId="009F94BB" w14:textId="485DC22F" w:rsidR="00AF5957" w:rsidRDefault="009E2514" w:rsidP="00E44BF7">
      <w:pPr>
        <w:rPr>
          <w:rFonts w:eastAsia="Palatino Linotype"/>
        </w:rPr>
      </w:pPr>
      <w:r>
        <w:rPr>
          <w:rFonts w:eastAsia="Palatino Linotype"/>
        </w:rPr>
        <w:t xml:space="preserve">The linear and traditional non-linear (except AE) methods obtain </w:t>
      </w:r>
      <w:r w:rsidR="00B41BF7">
        <w:rPr>
          <w:rFonts w:eastAsia="Palatino Linotype"/>
        </w:rPr>
        <w:t>scores that are generally lower with SOM having t</w:t>
      </w:r>
      <w:r w:rsidR="00B70B52">
        <w:rPr>
          <w:rFonts w:eastAsia="Palatino Linotype"/>
        </w:rPr>
        <w:t>he worse performances and the h</w:t>
      </w:r>
      <w:r w:rsidR="00B41BF7">
        <w:rPr>
          <w:rFonts w:eastAsia="Palatino Linotype"/>
        </w:rPr>
        <w:t xml:space="preserve">ighest variance across datasets. </w:t>
      </w:r>
      <w:r w:rsidR="0029003B">
        <w:rPr>
          <w:rFonts w:eastAsia="Palatino Linotype"/>
        </w:rPr>
        <w:t>LLE</w:t>
      </w:r>
      <w:r w:rsidR="00150B53">
        <w:rPr>
          <w:rFonts w:eastAsia="Palatino Linotype"/>
        </w:rPr>
        <w:t>,</w:t>
      </w:r>
      <w:r w:rsidR="0029003B">
        <w:rPr>
          <w:rFonts w:eastAsia="Palatino Linotype"/>
        </w:rPr>
        <w:t xml:space="preserv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79AB637A" w:rsidR="001B14AE" w:rsidRDefault="00DA4D8E" w:rsidP="00C71B32">
      <w:r>
        <w:rPr>
          <w:noProof/>
        </w:rPr>
        <w:lastRenderedPageBreak/>
        <w:drawing>
          <wp:inline distT="0" distB="0" distL="0" distR="0" wp14:anchorId="7F1FF3C5" wp14:editId="3F144777">
            <wp:extent cx="5943600" cy="8045450"/>
            <wp:effectExtent l="0" t="0" r="0" b="0"/>
            <wp:docPr id="15458321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43600" cy="8045450"/>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4F7325E7" w14:textId="77777777" w:rsidR="002C025B" w:rsidRPr="00C71B32" w:rsidRDefault="002C025B" w:rsidP="00C71B32"/>
    <w:p w14:paraId="18985FFA" w14:textId="1CF30499" w:rsidR="00FF30DF" w:rsidRDefault="000A1725" w:rsidP="00FF30DF">
      <w:pPr>
        <w:pStyle w:val="Heading1"/>
      </w:pPr>
      <w:r>
        <w:t>Conclusions</w:t>
      </w:r>
    </w:p>
    <w:p w14:paraId="3D43F23E" w14:textId="1B088B2F" w:rsidR="00461F5D" w:rsidRDefault="004F3F84" w:rsidP="00FF30DF">
      <w:r>
        <w:t xml:space="preserve">Our extensive analyses made on a diverse array of feature extraction algorithms on a large number </w:t>
      </w:r>
      <w:r w:rsidR="0089483A">
        <w:t xml:space="preserve">(95) </w:t>
      </w:r>
      <w:r>
        <w:t xml:space="preserve">of datasets from the perspective of 6 different performance evaluation metrics indicate that the non-linear manifold feature extraction approaches clearly outperform linear and non-linear approaches. </w:t>
      </w:r>
      <w:r w:rsidR="00B643ED">
        <w:t>Specifically, UMAP, TriMap, PHATE and t-SNE are the most suitab</w:t>
      </w:r>
      <w:r w:rsidR="00DA36DB">
        <w:t>le approaches for spike sorting with UMAP having the heighest performance overall from both the scores obtained and through visual inspection.</w:t>
      </w:r>
      <w:r w:rsidR="00B643ED">
        <w:t xml:space="preserve"> </w:t>
      </w:r>
      <w:r w:rsidR="00CA337C">
        <w:t xml:space="preserve">This statement is supported by our analysis on singular datasets, our global analysis of the 95 datasets, the rankings obtained and the statistical validation. </w:t>
      </w:r>
      <w:r w:rsidR="00E01DE7">
        <w:t xml:space="preserve">While other non-linear manifold approaches such as Spectral embedding, Isomap and MLLE outperform traditional linear and non-linear approaches, they still lag behind in performance. </w:t>
      </w:r>
      <w:r w:rsidR="003E073F">
        <w:t xml:space="preserve">Spectral embedding is able to create a more interpretable space, yet the clusters are rarely separated. </w:t>
      </w:r>
    </w:p>
    <w:p w14:paraId="0115A1B1" w14:textId="74B00169" w:rsidR="000B4BAD" w:rsidRDefault="00AB3F74" w:rsidP="00FF30DF">
      <w:r>
        <w:t>LLE</w:t>
      </w:r>
      <w:r w:rsidR="00940F60">
        <w:t>, MLLE</w:t>
      </w:r>
      <w:r w:rsidR="008C561C">
        <w:t xml:space="preserve"> </w:t>
      </w:r>
      <w:r>
        <w:t xml:space="preserve">and Diffusion Map have shown a good performance only on the datasets with a low amount of clusters, which renders them inadequate due to the increasing complexity of neuronal data given by recent developments in recording hardware. </w:t>
      </w:r>
      <w:r w:rsidR="00461F5D">
        <w:t xml:space="preserve">Moreover, through visual inspection, we can confidently say that embedding spaces obtained are not interpretable as there is almost no separation and no actual clusters can be seen. The high results obtained could be attributed to the linear separation offered by K-Means. </w:t>
      </w:r>
    </w:p>
    <w:p w14:paraId="3BC23CD5" w14:textId="48CEAB7A"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relations between data points in their grid </w:t>
      </w:r>
      <w:r>
        <w:t xml:space="preserve">as their performance is low for all metrics. </w:t>
      </w:r>
      <w:r w:rsidR="007C269E">
        <w:t xml:space="preserve">Although Kernel PCA integrates non-linearity, it does not seem to obtain a better performance than its linear counterpart. </w:t>
      </w:r>
      <w:r w:rsidR="003E073F">
        <w:t xml:space="preserve">However, the AE manages to obtain results similar to those of t-SNE and Isomap offering separability which is confirmed </w:t>
      </w:r>
      <w:r w:rsidR="00F74842">
        <w:t>by both the scores obtained and the visual inspection.</w:t>
      </w:r>
    </w:p>
    <w:p w14:paraId="3B953DCA" w14:textId="5C2FDB48" w:rsidR="006224D2" w:rsidRDefault="006224D2" w:rsidP="00B643ED">
      <w:r>
        <w:t xml:space="preserve">Although mentioned in the ‘Materials and Methods’ section, we have chosen to leave out the HLLE, LTSA and non-metric MDS as their results were close to 0 indicating that these methods are not suitable for neuronal data. </w:t>
      </w:r>
    </w:p>
    <w:p w14:paraId="36FB0EE8" w14:textId="2E702B58" w:rsidR="00252EFC" w:rsidRPr="00FF30DF" w:rsidRDefault="00252EFC" w:rsidP="00FF30DF">
      <w:r>
        <w:t xml:space="preserve">Evidently, other clustering algorithms may be used and may even obtain better results. However, we have chosen to analyze feature extraction algorithms and the separability of the embeddings spaces that they offer. As such, a clustering algorithm such as K-Means which separates any spaces in a linear manner is a perfect candidate to explore the separability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DA4D8E">
        <w:instrText xml:space="preserve"> ADDIN ZOTERO_ITEM CSL_CITATION {"citationID":"JzaXgGSw","properties":{"formattedCitation":"(14,75)","plainCitation":"(14,75)","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278,"uris":["http://zotero.org/users/8619560/items/I3JEJEEG"],"itemData":{"id":1278,"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DA4D8E" w:rsidRPr="00DA4D8E">
        <w:t>(14,75)</w:t>
      </w:r>
      <w:r w:rsidR="00B265D1">
        <w:fldChar w:fldCharType="end"/>
      </w:r>
      <w:r w:rsidR="003E073F">
        <w:t>. Nevertheless, an analysis incorporating other clustering methods as well may be a future direction of research.</w:t>
      </w:r>
    </w:p>
    <w:p w14:paraId="72E2F1F5" w14:textId="20B12CDB" w:rsidR="000F5AF6" w:rsidRDefault="000F5AF6" w:rsidP="000F5AF6">
      <w:pPr>
        <w:pStyle w:val="Heading1"/>
      </w:pPr>
      <w:r>
        <w:lastRenderedPageBreak/>
        <w:t>Bibliography</w:t>
      </w:r>
    </w:p>
    <w:p w14:paraId="487595A3" w14:textId="77777777" w:rsidR="00E94CE1" w:rsidRDefault="000F5AF6" w:rsidP="00E94CE1">
      <w:pPr>
        <w:pStyle w:val="Bibliography"/>
      </w:pPr>
      <w:r>
        <w:fldChar w:fldCharType="begin"/>
      </w:r>
      <w:r w:rsidR="00E94CE1">
        <w:instrText xml:space="preserve"> ADDIN ZOTERO_BIBL {"uncited":[],"omitted":[],"custom":[]} CSL_BIBLIOGRAPHY </w:instrText>
      </w:r>
      <w:r>
        <w:fldChar w:fldCharType="separate"/>
      </w:r>
      <w:r w:rsidR="00E94CE1">
        <w:t>1.</w:t>
      </w:r>
      <w:r w:rsidR="00E94CE1">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1FA6222" w14:textId="77777777" w:rsidR="00E94CE1" w:rsidRDefault="00E94CE1" w:rsidP="00E94CE1">
      <w:pPr>
        <w:pStyle w:val="Bibliography"/>
      </w:pPr>
      <w:r>
        <w:t>2.</w:t>
      </w:r>
      <w:r>
        <w:tab/>
        <w:t xml:space="preserve">Quiroga RQ. Spike sorting. Scholarpedia. 2007 Dec 21;2(12):3583. </w:t>
      </w:r>
    </w:p>
    <w:p w14:paraId="5D939CF9" w14:textId="77777777" w:rsidR="00E94CE1" w:rsidRDefault="00E94CE1" w:rsidP="00E94CE1">
      <w:pPr>
        <w:pStyle w:val="Bibliography"/>
      </w:pPr>
      <w:r>
        <w:t>3.</w:t>
      </w:r>
      <w:r>
        <w:tab/>
        <w:t xml:space="preserve">Bear M, Connors B, Paradiso M. Neuroscience: Exploring the brain: Fourth edition. 2015. 1 p. </w:t>
      </w:r>
    </w:p>
    <w:p w14:paraId="02F9E882" w14:textId="77777777" w:rsidR="00E94CE1" w:rsidRDefault="00E94CE1" w:rsidP="00E94CE1">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485973DB" w14:textId="77777777" w:rsidR="00E94CE1" w:rsidRDefault="00E94CE1" w:rsidP="00E94CE1">
      <w:pPr>
        <w:pStyle w:val="Bibliography"/>
      </w:pPr>
      <w:r>
        <w:t>5.</w:t>
      </w:r>
      <w:r>
        <w:tab/>
        <w:t xml:space="preserve">Rey HG, Pedreira C, Quian Quiroga R. Past, present and future of spike sorting techniques. Brain Res Bull. 2015 Oct 1;119:106–17. </w:t>
      </w:r>
    </w:p>
    <w:p w14:paraId="2ABE6DFB" w14:textId="77777777" w:rsidR="00E94CE1" w:rsidRDefault="00E94CE1" w:rsidP="00E94CE1">
      <w:pPr>
        <w:pStyle w:val="Bibliography"/>
      </w:pPr>
      <w:r>
        <w:t>6.</w:t>
      </w:r>
      <w:r>
        <w:tab/>
        <w:t xml:space="preserve">Chung JE, Magland JF, Barnett AH, Tolosa VM, Tooker AC, Lee KY, et al. A fully automated approach to spike sorting. Neuron. 2017 Sep 13;95(6):1381-1394.e6. </w:t>
      </w:r>
    </w:p>
    <w:p w14:paraId="668E035C" w14:textId="77777777" w:rsidR="00E94CE1" w:rsidRDefault="00E94CE1" w:rsidP="00E94CE1">
      <w:pPr>
        <w:pStyle w:val="Bibliography"/>
      </w:pPr>
      <w:r>
        <w:t>7.</w:t>
      </w:r>
      <w:r>
        <w:tab/>
        <w:t xml:space="preserve">Meister M, Pine J, Baylor DA. Multi-neuronal signals from the retina: acquisition and analysis. J Neurosci Methods. 1994 Jan 1;51(1):95–106. </w:t>
      </w:r>
    </w:p>
    <w:p w14:paraId="7123BDB4" w14:textId="77777777" w:rsidR="00E94CE1" w:rsidRDefault="00E94CE1" w:rsidP="00E94CE1">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0331A811" w14:textId="77777777" w:rsidR="00E94CE1" w:rsidRDefault="00E94CE1" w:rsidP="00E94CE1">
      <w:pPr>
        <w:pStyle w:val="Bibliography"/>
      </w:pPr>
      <w:r>
        <w:t>9.</w:t>
      </w:r>
      <w:r>
        <w:tab/>
        <w:t xml:space="preserve">Stevenson IH, Kording KP. How advances in neural recording affect data analysis. Nat Neurosci. 2011 Feb;14(2):139–42. </w:t>
      </w:r>
    </w:p>
    <w:p w14:paraId="23094974" w14:textId="77777777" w:rsidR="00E94CE1" w:rsidRDefault="00E94CE1" w:rsidP="00E94CE1">
      <w:pPr>
        <w:pStyle w:val="Bibliography"/>
      </w:pPr>
      <w:r>
        <w:t>10.</w:t>
      </w:r>
      <w:r>
        <w:tab/>
        <w:t xml:space="preserve">Jun JJ, Steinmetz NA, Siegle JH, Denman DJ, Bauza M, Barbarits B, et al. Fully integrated silicon probes for high-density recording of neural activity. Nature. 2017 Nov;551(7679):232–6. </w:t>
      </w:r>
    </w:p>
    <w:p w14:paraId="3653A03D" w14:textId="77777777" w:rsidR="00E94CE1" w:rsidRDefault="00E94CE1" w:rsidP="00E94CE1">
      <w:pPr>
        <w:pStyle w:val="Bibliography"/>
      </w:pPr>
      <w:r>
        <w:t>11.</w:t>
      </w:r>
      <w:r>
        <w:tab/>
        <w:t xml:space="preserve">Pouzat C, Mazor O, Laurent G. Using noise signature to optimize spike-sorting and to assess neuronal classification quality. J Neurosci Methods. 2002 Dec 31;122(1):43–57. </w:t>
      </w:r>
    </w:p>
    <w:p w14:paraId="41371E60" w14:textId="77777777" w:rsidR="00E94CE1" w:rsidRDefault="00E94CE1" w:rsidP="00E94CE1">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7A951706" w14:textId="77777777" w:rsidR="00E94CE1" w:rsidRDefault="00E94CE1" w:rsidP="00E94CE1">
      <w:pPr>
        <w:pStyle w:val="Bibliography"/>
      </w:pPr>
      <w:r>
        <w:t>13.</w:t>
      </w:r>
      <w:r>
        <w:tab/>
        <w:t xml:space="preserve">Hulata E, Segev R, Ben-Jacob E. A method for spike sorting and detection based on wavelet packets and Shannon’s mutual information. J Neurosci Methods. 2002 May 30;117(1):1–12. </w:t>
      </w:r>
    </w:p>
    <w:p w14:paraId="44A12C54" w14:textId="77777777" w:rsidR="00E94CE1" w:rsidRDefault="00E94CE1" w:rsidP="00E94CE1">
      <w:pPr>
        <w:pStyle w:val="Bibliography"/>
      </w:pPr>
      <w:r>
        <w:lastRenderedPageBreak/>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762E62C3" w14:textId="77777777" w:rsidR="00E94CE1" w:rsidRDefault="00E94CE1" w:rsidP="00E94CE1">
      <w:pPr>
        <w:pStyle w:val="Bibliography"/>
      </w:pPr>
      <w:r>
        <w:t>15.</w:t>
      </w:r>
      <w:r>
        <w:tab/>
        <w:t xml:space="preserve">Yuan Y, Yang C, Si J. The M-Sorter: An automatic and robust spike detection and classification system. J Neurosci Methods. 2012 Sep 30;210(2):281–90. </w:t>
      </w:r>
    </w:p>
    <w:p w14:paraId="6C8FC148" w14:textId="77777777" w:rsidR="00E94CE1" w:rsidRDefault="00E94CE1" w:rsidP="00E94CE1">
      <w:pPr>
        <w:pStyle w:val="Bibliography"/>
      </w:pPr>
      <w:r>
        <w:t>16.</w:t>
      </w:r>
      <w:r>
        <w:tab/>
        <w:t xml:space="preserve">Pedreira C, Martinez J, Ison MJ, Quian Quiroga R. How many neurons can we see with current spike sorting algorithms? J Neurosci Methods. 2012 Oct 15;211(1):58–65. </w:t>
      </w:r>
    </w:p>
    <w:p w14:paraId="61F6DD77" w14:textId="77777777" w:rsidR="00E94CE1" w:rsidRDefault="00E94CE1" w:rsidP="00E94CE1">
      <w:pPr>
        <w:pStyle w:val="Bibliography"/>
      </w:pPr>
      <w:r>
        <w:t>17.</w:t>
      </w:r>
      <w:r>
        <w:tab/>
        <w:t xml:space="preserve">Estivill-Castro V. Why so many clustering algorithms: a position paper. SIGKDD Explor Newsl. 2002 Jun 1;4(1):65–75. </w:t>
      </w:r>
    </w:p>
    <w:p w14:paraId="569B173D" w14:textId="77777777" w:rsidR="00E94CE1" w:rsidRDefault="00E94CE1" w:rsidP="00E94CE1">
      <w:pPr>
        <w:pStyle w:val="Bibliography"/>
      </w:pPr>
      <w:r>
        <w:t>18.</w:t>
      </w:r>
      <w:r>
        <w:tab/>
        <w:t>Multivariate Analysis [Internet]. 1979 [cited 2025 May 4]. Available from: https://shop.elsevier.com/books/multivariate-analysis/mardia/978-0-08-057047-1</w:t>
      </w:r>
    </w:p>
    <w:p w14:paraId="16D7666A" w14:textId="77777777" w:rsidR="00E94CE1" w:rsidRDefault="00E94CE1" w:rsidP="00E94CE1">
      <w:pPr>
        <w:pStyle w:val="Bibliography"/>
      </w:pPr>
      <w:r>
        <w:t>19.</w:t>
      </w:r>
      <w:r>
        <w:tab/>
        <w:t xml:space="preserve">Tenenbaum JB, de Silva V, Langford JC. A global geometric framework for nonlinear dimensionality reduction. Science. 2000 Dec 22;290(5500):2319–23. </w:t>
      </w:r>
    </w:p>
    <w:p w14:paraId="6080AF85" w14:textId="77777777" w:rsidR="00E94CE1" w:rsidRDefault="00E94CE1" w:rsidP="00E94CE1">
      <w:pPr>
        <w:pStyle w:val="Bibliography"/>
      </w:pPr>
      <w:r>
        <w:t>20.</w:t>
      </w:r>
      <w:r>
        <w:tab/>
        <w:t xml:space="preserve">Adamos DA, Kosmidis EK, Theophilidis G. Performance evaluation of PCA-based spike sorting algorithms. Comput Methods Programs Biomed. 2008 Sep 1;91(3):232–44. </w:t>
      </w:r>
    </w:p>
    <w:p w14:paraId="43DA784D" w14:textId="77777777" w:rsidR="00E94CE1" w:rsidRDefault="00E94CE1" w:rsidP="00E94CE1">
      <w:pPr>
        <w:pStyle w:val="Bibliography"/>
      </w:pPr>
      <w:r>
        <w:t>21.</w:t>
      </w:r>
      <w:r>
        <w:tab/>
        <w:t xml:space="preserve">Mishra S, Sarkar U, Taraphder S, Datta S, Swain D, Saikhom R, et al. Principal Component Analysis. Int J Livest Res. 2017 Jan 1;1. </w:t>
      </w:r>
    </w:p>
    <w:p w14:paraId="2F460CE6" w14:textId="77777777" w:rsidR="00E94CE1" w:rsidRDefault="00E94CE1" w:rsidP="00E94CE1">
      <w:pPr>
        <w:pStyle w:val="Bibliography"/>
      </w:pPr>
      <w:r>
        <w:t>22.</w:t>
      </w:r>
      <w:r>
        <w:tab/>
        <w:t xml:space="preserve">Belkin M, Niyogi P. Laplacian Eigenmaps for dimensionality reduction and data representation. Neural Comput. 2003 Jun 1;15(6):1373–96. </w:t>
      </w:r>
    </w:p>
    <w:p w14:paraId="2D698EC0" w14:textId="77777777" w:rsidR="00E94CE1" w:rsidRDefault="00E94CE1" w:rsidP="00E94CE1">
      <w:pPr>
        <w:pStyle w:val="Bibliography"/>
      </w:pPr>
      <w:r>
        <w:t>23.</w:t>
      </w:r>
      <w:r>
        <w:tab/>
        <w:t>Amid E, Warmuth MK. TriMap: Large-scale Dimensionality Reduction Using Triplets [Internet]. arXiv; 2022 [cited 2025 May 2]. Available from: http://arxiv.org/abs/1910.00204</w:t>
      </w:r>
    </w:p>
    <w:p w14:paraId="45962242" w14:textId="77777777" w:rsidR="00E94CE1" w:rsidRDefault="00E94CE1" w:rsidP="00E94CE1">
      <w:pPr>
        <w:pStyle w:val="Bibliography"/>
      </w:pPr>
      <w:r>
        <w:t>24.</w:t>
      </w:r>
      <w:r>
        <w:tab/>
        <w:t>McInnes L, Healy J, Melville J. UMAP: Uniform Manifold Approximation and Projection for Dimension Reduction [Internet]. arXiv; 2020 [cited 2025 May 2]. Available from: http://arxiv.org/abs/1802.03426</w:t>
      </w:r>
    </w:p>
    <w:p w14:paraId="2BAD14E5" w14:textId="77777777" w:rsidR="00E94CE1" w:rsidRDefault="00E94CE1" w:rsidP="00E94CE1">
      <w:pPr>
        <w:pStyle w:val="Bibliography"/>
      </w:pPr>
      <w:r>
        <w:t>25.</w:t>
      </w:r>
      <w:r>
        <w:tab/>
        <w:t xml:space="preserve">Lewicki MS. A review of methods for spike sorting: the detection and classification of neural action potentials. Netw Bristol Engl. 1998 Nov;9(4):R53-78. </w:t>
      </w:r>
    </w:p>
    <w:p w14:paraId="2A0763A5" w14:textId="77777777" w:rsidR="00E94CE1" w:rsidRDefault="00E94CE1" w:rsidP="00E94CE1">
      <w:pPr>
        <w:pStyle w:val="Bibliography"/>
      </w:pPr>
      <w:r>
        <w:t>26.</w:t>
      </w:r>
      <w:r>
        <w:tab/>
        <w:t>Buzsáki G. Rhythms of the Brain [Internet]. New York: Oxford University Press; 2006 [cited 2021 Dec 8]. 464 p. Available from: https://oxford.universitypressscholarship.com/10.1093/acprof:oso/9780195301069.001.0001/acprof-9780195301069</w:t>
      </w:r>
    </w:p>
    <w:p w14:paraId="78866B3C" w14:textId="77777777" w:rsidR="00E94CE1" w:rsidRDefault="00E94CE1" w:rsidP="00E94CE1">
      <w:pPr>
        <w:pStyle w:val="Bibliography"/>
      </w:pPr>
      <w:r>
        <w:t>27.</w:t>
      </w:r>
      <w:r>
        <w:tab/>
        <w:t>Meilă M, Zhang H. Manifold learning: what, how, and why [Internet]. arXiv; 2023 [cited 2025 May 4]. Available from: http://arxiv.org/abs/2311.03757</w:t>
      </w:r>
    </w:p>
    <w:p w14:paraId="57CCC2C6" w14:textId="77777777" w:rsidR="00E94CE1" w:rsidRDefault="00E94CE1" w:rsidP="00E94CE1">
      <w:pPr>
        <w:pStyle w:val="Bibliography"/>
      </w:pPr>
      <w:r>
        <w:lastRenderedPageBreak/>
        <w:t>28.</w:t>
      </w:r>
      <w:r>
        <w:tab/>
        <w:t>Dimensionality reduction: a comparative review | BibSonomy [Internet]. [cited 2022 Aug 11]. Available from: https://www.bibsonomy.org/bibtex/2ed03568f0e9bca9cdaf6b25304e55940/peter.ralph</w:t>
      </w:r>
    </w:p>
    <w:p w14:paraId="65590802" w14:textId="77777777" w:rsidR="00E94CE1" w:rsidRDefault="00E94CE1" w:rsidP="00E94CE1">
      <w:pPr>
        <w:pStyle w:val="Bibliography"/>
      </w:pPr>
      <w:r>
        <w:t>29.</w:t>
      </w:r>
      <w:r>
        <w:tab/>
        <w:t xml:space="preserve">Toosi R, Akhaee MA, Dehaqani MRA. An automatic spike sorting algorithm based on adaptive spike detection and a mixture of skew-t distributions. Sci Rep. 2021 Jul 6;11(1):13925. </w:t>
      </w:r>
    </w:p>
    <w:p w14:paraId="23952C04" w14:textId="77777777" w:rsidR="00E94CE1" w:rsidRDefault="00E94CE1" w:rsidP="00E94CE1">
      <w:pPr>
        <w:pStyle w:val="Bibliography"/>
      </w:pPr>
      <w:r>
        <w:t>30.</w:t>
      </w:r>
      <w:r>
        <w:tab/>
        <w:t xml:space="preserve">Abeles M, Goldstein MH. Multispike train analysis. Proc IEEE. 1977 May;65(5):762–73. </w:t>
      </w:r>
    </w:p>
    <w:p w14:paraId="2CC64F86" w14:textId="77777777" w:rsidR="00E94CE1" w:rsidRDefault="00E94CE1" w:rsidP="00E94CE1">
      <w:pPr>
        <w:pStyle w:val="Bibliography"/>
      </w:pPr>
      <w:r>
        <w:t>31.</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4EE598C0" w14:textId="77777777" w:rsidR="00E94CE1" w:rsidRDefault="00E94CE1" w:rsidP="00E94CE1">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5921EC1E" w14:textId="77777777" w:rsidR="00E94CE1" w:rsidRDefault="00E94CE1" w:rsidP="00E94CE1">
      <w:pPr>
        <w:pStyle w:val="Bibliography"/>
      </w:pPr>
      <w:r>
        <w:t>33.</w:t>
      </w:r>
      <w:r>
        <w:tab/>
        <w:t xml:space="preserve">Hyvärinen A. Independent component analysis: recent advances. Philos Transact A Math Phys Eng Sci. 2013 Feb 13;371(1984):20110534. </w:t>
      </w:r>
    </w:p>
    <w:p w14:paraId="056C2A19" w14:textId="77777777" w:rsidR="00E94CE1" w:rsidRDefault="00E94CE1" w:rsidP="00E94CE1">
      <w:pPr>
        <w:pStyle w:val="Bibliography"/>
      </w:pPr>
      <w:r>
        <w:t>34.</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2197A37A" w14:textId="77777777" w:rsidR="00E94CE1" w:rsidRDefault="00E94CE1" w:rsidP="00E94CE1">
      <w:pPr>
        <w:pStyle w:val="Bibliography"/>
      </w:pPr>
      <w:r>
        <w:t>35.</w:t>
      </w:r>
      <w:r>
        <w:tab/>
        <w:t xml:space="preserve">Tiganj Z, Mboup M. Neural spike sorting using iterative ICA and a deflation-based approach. J Neural Eng. 2012 Dec;9(6):066002. </w:t>
      </w:r>
    </w:p>
    <w:p w14:paraId="5167411B" w14:textId="77777777" w:rsidR="00E94CE1" w:rsidRDefault="00E94CE1" w:rsidP="00E94CE1">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01399516" w14:textId="77777777" w:rsidR="00E94CE1" w:rsidRDefault="00E94CE1" w:rsidP="00E94CE1">
      <w:pPr>
        <w:pStyle w:val="Bibliography"/>
      </w:pPr>
      <w:r>
        <w:t>37.</w:t>
      </w:r>
      <w:r>
        <w:tab/>
        <w:t xml:space="preserve">Kohonen T. Self-organized formation of topologically correct feature maps. Biol Cybern. 1982 Jan 1;43(1):59–69. </w:t>
      </w:r>
    </w:p>
    <w:p w14:paraId="19190C2A" w14:textId="77777777" w:rsidR="00E94CE1" w:rsidRDefault="00E94CE1" w:rsidP="00E94CE1">
      <w:pPr>
        <w:pStyle w:val="Bibliography"/>
      </w:pPr>
      <w:r>
        <w:t>38.</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70F47050" w14:textId="77777777" w:rsidR="00E94CE1" w:rsidRDefault="00E94CE1" w:rsidP="00E94CE1">
      <w:pPr>
        <w:pStyle w:val="Bibliography"/>
      </w:pPr>
      <w:r>
        <w:t>39.</w:t>
      </w:r>
      <w:r>
        <w:tab/>
        <w:t xml:space="preserve">Pinaya W, Vieira S, Garcia-Dias R, Mechelli A. Autoencoders. In 2019. p. 193–208. </w:t>
      </w:r>
    </w:p>
    <w:p w14:paraId="6C859639" w14:textId="77777777" w:rsidR="00E94CE1" w:rsidRDefault="00E94CE1" w:rsidP="00E94CE1">
      <w:pPr>
        <w:pStyle w:val="Bibliography"/>
      </w:pPr>
      <w:r>
        <w:t>40.</w:t>
      </w:r>
      <w:r>
        <w:tab/>
        <w:t xml:space="preserve">Roweis ST, Saul LK. Nonlinear Dimensionality Reduction by Locally Linear Embedding. Science. 2000 Dec 22;290(5500):2323–6. </w:t>
      </w:r>
    </w:p>
    <w:p w14:paraId="5BE0F32E" w14:textId="77777777" w:rsidR="00E94CE1" w:rsidRDefault="00E94CE1" w:rsidP="00E94CE1">
      <w:pPr>
        <w:pStyle w:val="Bibliography"/>
      </w:pPr>
      <w:r>
        <w:t>41.</w:t>
      </w:r>
      <w:r>
        <w:tab/>
        <w:t xml:space="preserve">Zhang Z, Wang J. MLLE: Modified Locally Linear Embedding Using Multiple Weights. In: Advances in Neural Information Processing Systems [Internet]. MIT Press; 2006 [cited 2025 </w:t>
      </w:r>
      <w:r>
        <w:lastRenderedPageBreak/>
        <w:t>May 2]. Available from: https://proceedings.neurips.cc/paper/2006/hash/fb2606a5068901da92473666256e6e5b-Abstract.html</w:t>
      </w:r>
    </w:p>
    <w:p w14:paraId="5FDE09E5" w14:textId="77777777" w:rsidR="00E94CE1" w:rsidRDefault="00E94CE1" w:rsidP="00E94CE1">
      <w:pPr>
        <w:pStyle w:val="Bibliography"/>
      </w:pPr>
      <w:r>
        <w:t>42.</w:t>
      </w:r>
      <w:r>
        <w:tab/>
        <w:t xml:space="preserve">Donoho DL, Grimes C. Hessian eigenmaps: Locally linear embedding techniques for high-dimensional data. Proc Natl Acad Sci. 2003 May 13;100(10):5591–6. </w:t>
      </w:r>
    </w:p>
    <w:p w14:paraId="642E7C64" w14:textId="77777777" w:rsidR="00E94CE1" w:rsidRDefault="00E94CE1" w:rsidP="00E94CE1">
      <w:pPr>
        <w:pStyle w:val="Bibliography"/>
      </w:pPr>
      <w:r>
        <w:t>43.</w:t>
      </w:r>
      <w:r>
        <w:tab/>
        <w:t>Zhang Z, Zha H. Principal Manifolds and Nonlinear Dimension Reduction via Local Tangent Space Alignment [Internet]. arXiv; 2002 [cited 2025 May 2]. Available from: http://arxiv.org/abs/cs/0212008</w:t>
      </w:r>
    </w:p>
    <w:p w14:paraId="6666FF3D" w14:textId="77777777" w:rsidR="00E94CE1" w:rsidRDefault="00E94CE1" w:rsidP="00E94CE1">
      <w:pPr>
        <w:pStyle w:val="Bibliography"/>
      </w:pPr>
      <w:r>
        <w:t>44.</w:t>
      </w:r>
      <w:r>
        <w:tab/>
        <w:t xml:space="preserve">Zhou H, Wang F, Tao P. t-Distributed Stochastic Neighbor Embedding Method with the Least Information Loss for Macromolecular Simulations. J Chem Theory Comput. 2018 Nov 13;14(11):5499–510. </w:t>
      </w:r>
    </w:p>
    <w:p w14:paraId="185AAB1E" w14:textId="77777777" w:rsidR="00E94CE1" w:rsidRDefault="00E94CE1" w:rsidP="00E94CE1">
      <w:pPr>
        <w:pStyle w:val="Bibliography"/>
      </w:pPr>
      <w:r>
        <w:t>45.</w:t>
      </w:r>
      <w:r>
        <w:tab/>
        <w:t xml:space="preserve">Variable bandwidth diffusion kernels. Appl Comput Harmon Anal. 2016 Jan 1;40(1):68–96. </w:t>
      </w:r>
    </w:p>
    <w:p w14:paraId="69635D36" w14:textId="77777777" w:rsidR="00E94CE1" w:rsidRDefault="00E94CE1" w:rsidP="00E94CE1">
      <w:pPr>
        <w:pStyle w:val="Bibliography"/>
      </w:pPr>
      <w:r>
        <w:t>46.</w:t>
      </w:r>
      <w:r>
        <w:tab/>
        <w:t xml:space="preserve">Moon KR, van Dijk D, Wang Z, Gigante S, Burkhardt DB, Chen WS, et al. Visualizing structure and transitions in high-dimensional biological data. Nat Biotechnol. 2019 Dec;37(12):1482–92. </w:t>
      </w:r>
    </w:p>
    <w:p w14:paraId="23FBCD1E" w14:textId="77777777" w:rsidR="00E94CE1" w:rsidRDefault="00E94CE1" w:rsidP="00E94CE1">
      <w:pPr>
        <w:pStyle w:val="Bibliography"/>
      </w:pPr>
      <w:r>
        <w:t>47.</w:t>
      </w:r>
      <w:r>
        <w:tab/>
        <w:t xml:space="preserve">Lee K, Carr N, Perliss A, Chandrasekaran C. WaveMAP for identifying putative cell types from </w:t>
      </w:r>
      <w:r>
        <w:rPr>
          <w:i/>
          <w:iCs/>
        </w:rPr>
        <w:t>in vivo</w:t>
      </w:r>
      <w:r>
        <w:t xml:space="preserve"> electrophysiology. STAR Protoc. 2023 Jun 16;4(2):102320. </w:t>
      </w:r>
    </w:p>
    <w:p w14:paraId="0DF8ABFA" w14:textId="77777777" w:rsidR="00E94CE1" w:rsidRDefault="00E94CE1" w:rsidP="00E94CE1">
      <w:pPr>
        <w:pStyle w:val="Bibliography"/>
      </w:pPr>
      <w:r>
        <w:t>48.</w:t>
      </w:r>
      <w:r>
        <w:tab/>
        <w:t xml:space="preserve">Lee EK, Balasubramanian H, Tsolias A, Anakwe SU, Medalla M, Shenoy KV, et al. Non-linear dimensionality reduction on extracellular waveforms reveals cell type diversity in premotor cortex. eLife. 10:e67490. </w:t>
      </w:r>
    </w:p>
    <w:p w14:paraId="17EA5284" w14:textId="77777777" w:rsidR="00E94CE1" w:rsidRDefault="00E94CE1" w:rsidP="00E94CE1">
      <w:pPr>
        <w:pStyle w:val="Bibliography"/>
      </w:pPr>
      <w:r>
        <w:t>49.</w:t>
      </w:r>
      <w:r>
        <w:tab/>
        <w:t xml:space="preserve">MacQueen J. Some methods for classification and analysis of multivariate observations. Proc Fifth Berkeley Symp Math Stat Probab Vol 1 Stat. 1967 Jan 1;5.1:281–98. </w:t>
      </w:r>
    </w:p>
    <w:p w14:paraId="136C4A61" w14:textId="77777777" w:rsidR="00E94CE1" w:rsidRDefault="00E94CE1" w:rsidP="00E94CE1">
      <w:pPr>
        <w:pStyle w:val="Bibliography"/>
      </w:pPr>
      <w:r>
        <w:t>50.</w:t>
      </w:r>
      <w:r>
        <w:tab/>
        <w:t xml:space="preserve">Salganicoff M, Sarna M, Sax L, Gerstein GL. Unsupervised waveform classification for multi-neuron recordings: a real-time, software-based system. I. Algorithms and implementation. J Neurosci Methods. 1988 Oct;25(3):181–7. </w:t>
      </w:r>
    </w:p>
    <w:p w14:paraId="3C6E1619" w14:textId="77777777" w:rsidR="00E94CE1" w:rsidRDefault="00E94CE1" w:rsidP="00E94CE1">
      <w:pPr>
        <w:pStyle w:val="Bibliography"/>
      </w:pPr>
      <w:r>
        <w:t>5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6529306" w14:textId="77777777" w:rsidR="00E94CE1" w:rsidRDefault="00E94CE1" w:rsidP="00E94CE1">
      <w:pPr>
        <w:pStyle w:val="Bibliography"/>
      </w:pPr>
      <w:r>
        <w:t>52.</w:t>
      </w:r>
      <w:r>
        <w:tab/>
        <w:t xml:space="preserve">Caro-Martín CR, Delgado-García JM, Gruart A, Sánchez-Campusano R. Spike sorting based on shape, phase, and distribution features, and K-TOPS clustering with validity and error indices. Sci Rep. 2018 Dec 12;8(1):17796. </w:t>
      </w:r>
    </w:p>
    <w:p w14:paraId="08DF3423" w14:textId="77777777" w:rsidR="00E94CE1" w:rsidRDefault="00E94CE1" w:rsidP="00E94CE1">
      <w:pPr>
        <w:pStyle w:val="Bibliography"/>
      </w:pPr>
      <w:r>
        <w:t>53.</w:t>
      </w:r>
      <w:r>
        <w:tab/>
        <w:t>Radmanesh M, Rezaei AA, Jalili M, Hashemi A, Goudarzi MM. Online spike sorting via deep contractive autoencoder. Neural Netw [Internet]. 2022 Aug 5 [cited 2022 Aug 11]; Available from: https://www.sciencedirect.com/science/article/pii/S089360802200301X</w:t>
      </w:r>
    </w:p>
    <w:p w14:paraId="75DFC5DA" w14:textId="77777777" w:rsidR="00E94CE1" w:rsidRDefault="00E94CE1" w:rsidP="00E94CE1">
      <w:pPr>
        <w:pStyle w:val="Bibliography"/>
      </w:pPr>
      <w:r>
        <w:lastRenderedPageBreak/>
        <w:t>54.</w:t>
      </w:r>
      <w:r>
        <w:tab/>
        <w:t xml:space="preserve">Eom J, Park IY, Kim S, Jang H, Park S, Huh Y, et al. Deep-learned spike representations and sorting via an ensemble of auto-encoders. Neural Netw. 2021 Feb 1;134:131–42. </w:t>
      </w:r>
    </w:p>
    <w:p w14:paraId="24B643AB" w14:textId="77777777" w:rsidR="00E94CE1" w:rsidRDefault="00E94CE1" w:rsidP="00E94CE1">
      <w:pPr>
        <w:pStyle w:val="Bibliography"/>
      </w:pPr>
      <w:r>
        <w:t>55.</w:t>
      </w:r>
      <w:r>
        <w:tab/>
        <w:t xml:space="preserve">Weiss GM. Mining with rarity: a unifying framework. ACM SIGKDD Explor Newsl. 2004 Jun;6(1):7–19. </w:t>
      </w:r>
    </w:p>
    <w:p w14:paraId="7F4EBA2E" w14:textId="77777777" w:rsidR="00E94CE1" w:rsidRDefault="00E94CE1" w:rsidP="00E94CE1">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0A49665C" w14:textId="77777777" w:rsidR="00E94CE1" w:rsidRDefault="00E94CE1" w:rsidP="00E94CE1">
      <w:pPr>
        <w:pStyle w:val="Bibliography"/>
      </w:pPr>
      <w:r>
        <w:t>57.</w:t>
      </w:r>
      <w:r>
        <w:tab/>
        <w:t xml:space="preserve">Sun Y, Wong AKC, Kamel MS. Classification of imbalanced data: a review. Int J Pattern Recognit Artif Intell. 2009 Jun;23(04):687–719. </w:t>
      </w:r>
    </w:p>
    <w:p w14:paraId="3CE87D69" w14:textId="77777777" w:rsidR="00E94CE1" w:rsidRDefault="00E94CE1" w:rsidP="00E94CE1">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3E200281" w14:textId="77777777" w:rsidR="00E94CE1" w:rsidRDefault="00E94CE1" w:rsidP="00E94CE1">
      <w:pPr>
        <w:pStyle w:val="Bibliography"/>
      </w:pPr>
      <w:r>
        <w:t>59.</w:t>
      </w:r>
      <w:r>
        <w:tab/>
        <w:t xml:space="preserve">Rendón E, Abundez I, Arizmendi A, Quiroz EM. Internal versus External cluster validation indexes. 2011;5(1):8. </w:t>
      </w:r>
    </w:p>
    <w:p w14:paraId="6D0CF523" w14:textId="77777777" w:rsidR="00E94CE1" w:rsidRDefault="00E94CE1" w:rsidP="00E94CE1">
      <w:pPr>
        <w:pStyle w:val="Bibliography"/>
      </w:pPr>
      <w:r>
        <w:t>60.</w:t>
      </w:r>
      <w:r>
        <w:tab/>
        <w:t xml:space="preserve">Steinley D. Properties of the Hubert-Arable Adjusted Rand Index. Psychol Methods. 2004;9(3):386–96. </w:t>
      </w:r>
    </w:p>
    <w:p w14:paraId="25253D99" w14:textId="77777777" w:rsidR="00E94CE1" w:rsidRDefault="00E94CE1" w:rsidP="00E94CE1">
      <w:pPr>
        <w:pStyle w:val="Bibliography"/>
      </w:pPr>
      <w:r>
        <w:t>61.</w:t>
      </w:r>
      <w:r>
        <w:tab/>
        <w:t xml:space="preserve">Hubert L, Arabie P. Comparing partitions. J Classif. 1985 Dec 1;2(1):193–218. </w:t>
      </w:r>
    </w:p>
    <w:p w14:paraId="20B8D00E" w14:textId="77777777" w:rsidR="00E94CE1" w:rsidRDefault="00E94CE1" w:rsidP="00E94CE1">
      <w:pPr>
        <w:pStyle w:val="Bibliography"/>
      </w:pPr>
      <w:r>
        <w:t>62.</w:t>
      </w:r>
      <w:r>
        <w:tab/>
        <w:t xml:space="preserve">Vinh NX, Epps J, Bailey J. Information Theoretic Measures for Clusterings Comparison: Variants, Properties, Normalization and Correction for Chance. :18. </w:t>
      </w:r>
    </w:p>
    <w:p w14:paraId="6D1268C6" w14:textId="77777777" w:rsidR="00E94CE1" w:rsidRDefault="00E94CE1" w:rsidP="00E94CE1">
      <w:pPr>
        <w:pStyle w:val="Bibliography"/>
      </w:pPr>
      <w:r>
        <w:t>63.</w:t>
      </w:r>
      <w:r>
        <w:tab/>
        <w:t xml:space="preserve">Fowlkes EB, Mallows CL. A Method for Comparing Two Hierarchical Clusterings. J Am Stat Assoc. 1983;78(383):553–69. </w:t>
      </w:r>
    </w:p>
    <w:p w14:paraId="764A5CE7" w14:textId="77777777" w:rsidR="00E94CE1" w:rsidRDefault="00E94CE1" w:rsidP="00E94CE1">
      <w:pPr>
        <w:pStyle w:val="Bibliography"/>
      </w:pPr>
      <w:r>
        <w:t>64.</w:t>
      </w:r>
      <w:r>
        <w:tab/>
        <w:t xml:space="preserve">Strehl A, Ghosh J. Cluster Ensembles --- A Knowledge Reuse Framework for Combining Multiple Partitions. J Mach Learn Res. 2002;3(Dec):583–617. </w:t>
      </w:r>
    </w:p>
    <w:p w14:paraId="1DDAF631" w14:textId="77777777" w:rsidR="00E94CE1" w:rsidRDefault="00E94CE1" w:rsidP="00E94CE1">
      <w:pPr>
        <w:pStyle w:val="Bibliography"/>
      </w:pPr>
      <w:r>
        <w:t>65.</w:t>
      </w:r>
      <w:r>
        <w:tab/>
        <w:t xml:space="preserve">Lazarenko D, Bonald T. Pairwise Adjusted Mutual Information. 2021. </w:t>
      </w:r>
    </w:p>
    <w:p w14:paraId="74237B68" w14:textId="77777777" w:rsidR="00E94CE1" w:rsidRDefault="00E94CE1" w:rsidP="00E94CE1">
      <w:pPr>
        <w:pStyle w:val="Bibliography"/>
      </w:pPr>
      <w:r>
        <w:t>66.</w:t>
      </w:r>
      <w:r>
        <w:tab/>
        <w:t xml:space="preserve">Vinh N, Epps J, Bailey J. Information theoretic measures for clusterings comparison: Is a correction for chance necessary? ICML. 2009. 135 p. </w:t>
      </w:r>
    </w:p>
    <w:p w14:paraId="10423B2C" w14:textId="77777777" w:rsidR="00E94CE1" w:rsidRDefault="00E94CE1" w:rsidP="00E94CE1">
      <w:pPr>
        <w:pStyle w:val="Bibliography"/>
      </w:pPr>
      <w:r>
        <w:t>67.</w:t>
      </w:r>
      <w:r>
        <w:tab/>
        <w:t xml:space="preserve">Manning CD, Raghavan P, Schütze H. Introduction to Information Retrieval. Illustrated edition. New York: Cambridge University Press; 2008. 506 p. </w:t>
      </w:r>
    </w:p>
    <w:p w14:paraId="57E4BA29" w14:textId="77777777" w:rsidR="00E94CE1" w:rsidRDefault="00E94CE1" w:rsidP="00E94CE1">
      <w:pPr>
        <w:pStyle w:val="Bibliography"/>
      </w:pPr>
      <w:r>
        <w:t>68.</w:t>
      </w:r>
      <w:r>
        <w:tab/>
        <w:t xml:space="preserve">Halkidi M, Batistakis Y, Vazirgiannis M. On Clustering Validation Techniques. J Intell Inf Syst. 2001 Dec 1;17(2):107–45. </w:t>
      </w:r>
    </w:p>
    <w:p w14:paraId="7CC6930E" w14:textId="77777777" w:rsidR="00E94CE1" w:rsidRDefault="00E94CE1" w:rsidP="00E94CE1">
      <w:pPr>
        <w:pStyle w:val="Bibliography"/>
      </w:pPr>
      <w:r>
        <w:t>69.</w:t>
      </w:r>
      <w:r>
        <w:tab/>
        <w:t xml:space="preserve">Caliński T, JA H. A Dendrite Method for Cluster Analysis. Commun Stat - Theory Methods. 1974 Jan 1;3:1–27. </w:t>
      </w:r>
    </w:p>
    <w:p w14:paraId="690469F5" w14:textId="77777777" w:rsidR="00E94CE1" w:rsidRDefault="00E94CE1" w:rsidP="00E94CE1">
      <w:pPr>
        <w:pStyle w:val="Bibliography"/>
      </w:pPr>
      <w:r>
        <w:lastRenderedPageBreak/>
        <w:t>70.</w:t>
      </w:r>
      <w:r>
        <w:tab/>
        <w:t xml:space="preserve">Davies DL, Bouldin DW. A Cluster Separation Measure. IEEE Trans Pattern Anal Mach Intell. 1979 Apr;PAMI-1(2):224–7. </w:t>
      </w:r>
    </w:p>
    <w:p w14:paraId="6961CF2B" w14:textId="77777777" w:rsidR="00E94CE1" w:rsidRDefault="00E94CE1" w:rsidP="00E94CE1">
      <w:pPr>
        <w:pStyle w:val="Bibliography"/>
      </w:pPr>
      <w:r>
        <w:t>71.</w:t>
      </w:r>
      <w:r>
        <w:tab/>
        <w:t xml:space="preserve">Rosenberg A, Hirschberg J. V-Measure: A Conditional Entropy-Based External Cluster Evaluation Measure. In 2007. p. 410–20. </w:t>
      </w:r>
    </w:p>
    <w:p w14:paraId="6855856D" w14:textId="77777777" w:rsidR="00E94CE1" w:rsidRDefault="00E94CE1" w:rsidP="00E94CE1">
      <w:pPr>
        <w:pStyle w:val="Bibliography"/>
      </w:pPr>
      <w:r>
        <w:t>72.</w:t>
      </w:r>
      <w:r>
        <w:tab/>
        <w:t xml:space="preserve">Rousseeuw PJ. Silhouettes: A graphical aid to the interpretation and validation of cluster analysis. J Comput Appl Math. 1987 Nov 1;20:53–65. </w:t>
      </w:r>
    </w:p>
    <w:p w14:paraId="33EC9A83" w14:textId="77777777" w:rsidR="00E94CE1" w:rsidRDefault="00E94CE1" w:rsidP="00E94CE1">
      <w:pPr>
        <w:pStyle w:val="Bibliography"/>
      </w:pPr>
      <w:r>
        <w:t>73.</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6F06D5B" w14:textId="77777777" w:rsidR="00E94CE1" w:rsidRDefault="00E94CE1" w:rsidP="00E94CE1">
      <w:pPr>
        <w:pStyle w:val="Bibliography"/>
      </w:pPr>
      <w:r>
        <w:t>74.</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0A006C4" w14:textId="77777777" w:rsidR="00E94CE1" w:rsidRDefault="00E94CE1" w:rsidP="00E94CE1">
      <w:pPr>
        <w:pStyle w:val="Bibliography"/>
      </w:pPr>
      <w:r>
        <w:t>75.</w:t>
      </w:r>
      <w:r>
        <w:tab/>
        <w:t xml:space="preserve">Pachitariu M, Sridhar S, Pennington J, Stringer C. Spike sorting with Kilosort4. Nat Methods. 2024 May;21(5):914–21. </w:t>
      </w:r>
    </w:p>
    <w:p w14:paraId="48128FB8" w14:textId="74BAFE8B"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77431149">
    <w:abstractNumId w:val="7"/>
  </w:num>
  <w:num w:numId="2" w16cid:durableId="800808762">
    <w:abstractNumId w:val="4"/>
  </w:num>
  <w:num w:numId="3" w16cid:durableId="677586030">
    <w:abstractNumId w:val="1"/>
  </w:num>
  <w:num w:numId="4" w16cid:durableId="2032996097">
    <w:abstractNumId w:val="5"/>
  </w:num>
  <w:num w:numId="5" w16cid:durableId="368262424">
    <w:abstractNumId w:val="2"/>
  </w:num>
  <w:num w:numId="6" w16cid:durableId="1182091078">
    <w:abstractNumId w:val="3"/>
  </w:num>
  <w:num w:numId="7" w16cid:durableId="796489021">
    <w:abstractNumId w:val="6"/>
  </w:num>
  <w:num w:numId="8" w16cid:durableId="213546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2CEA"/>
    <w:rsid w:val="00066AAB"/>
    <w:rsid w:val="000730BA"/>
    <w:rsid w:val="0007590B"/>
    <w:rsid w:val="0008033D"/>
    <w:rsid w:val="0008347A"/>
    <w:rsid w:val="000931C3"/>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63B17"/>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72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61F5D"/>
    <w:rsid w:val="00463C38"/>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D41DB"/>
    <w:rsid w:val="005D70F2"/>
    <w:rsid w:val="005E01D7"/>
    <w:rsid w:val="005E0BC2"/>
    <w:rsid w:val="005E3109"/>
    <w:rsid w:val="005E39F8"/>
    <w:rsid w:val="005F164E"/>
    <w:rsid w:val="005F3CD3"/>
    <w:rsid w:val="005F4067"/>
    <w:rsid w:val="005F6102"/>
    <w:rsid w:val="0060420B"/>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1B55"/>
    <w:rsid w:val="007928DC"/>
    <w:rsid w:val="00795CBB"/>
    <w:rsid w:val="007A0EA2"/>
    <w:rsid w:val="007A616F"/>
    <w:rsid w:val="007A78A6"/>
    <w:rsid w:val="007B1C05"/>
    <w:rsid w:val="007B1DDF"/>
    <w:rsid w:val="007B4F53"/>
    <w:rsid w:val="007B5DBB"/>
    <w:rsid w:val="007C0199"/>
    <w:rsid w:val="007C2699"/>
    <w:rsid w:val="007C269E"/>
    <w:rsid w:val="007D07FB"/>
    <w:rsid w:val="007D20D8"/>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7488"/>
    <w:rsid w:val="00AB3F74"/>
    <w:rsid w:val="00AB4FCA"/>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46ED"/>
    <w:rsid w:val="00B475C2"/>
    <w:rsid w:val="00B55EFE"/>
    <w:rsid w:val="00B56CF6"/>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42FAB"/>
    <w:rsid w:val="00E43267"/>
    <w:rsid w:val="00E44BF7"/>
    <w:rsid w:val="00E5083E"/>
    <w:rsid w:val="00E552AA"/>
    <w:rsid w:val="00E60773"/>
    <w:rsid w:val="00E6091C"/>
    <w:rsid w:val="00E7013C"/>
    <w:rsid w:val="00E829C9"/>
    <w:rsid w:val="00E83642"/>
    <w:rsid w:val="00E8615C"/>
    <w:rsid w:val="00E90DEB"/>
    <w:rsid w:val="00E91DC1"/>
    <w:rsid w:val="00E91F89"/>
    <w:rsid w:val="00E94CBD"/>
    <w:rsid w:val="00E94CE1"/>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842"/>
    <w:rsid w:val="00F74AE0"/>
    <w:rsid w:val="00F763E5"/>
    <w:rsid w:val="00F77D00"/>
    <w:rsid w:val="00F81852"/>
    <w:rsid w:val="00F84147"/>
    <w:rsid w:val="00F843EA"/>
    <w:rsid w:val="00F87881"/>
    <w:rsid w:val="00F9053E"/>
    <w:rsid w:val="00F91300"/>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60</TotalTime>
  <Pages>34</Pages>
  <Words>37986</Words>
  <Characters>216525</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594</cp:revision>
  <dcterms:created xsi:type="dcterms:W3CDTF">2025-01-20T19:30:00Z</dcterms:created>
  <dcterms:modified xsi:type="dcterms:W3CDTF">2025-05-06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fHLkM7it"/&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